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D39B6" w:rsidRDefault="00CD39B6" w:rsidP="00CD39B6">
      <w:pPr>
        <w:spacing w:line="480" w:lineRule="auto"/>
        <w:jc w:val="both"/>
        <w:rPr>
          <w:b/>
          <w:lang w:val="en-US"/>
        </w:rPr>
      </w:pPr>
      <w:proofErr w:type="gramStart"/>
      <w:r>
        <w:rPr>
          <w:b/>
          <w:lang w:val="en-US"/>
        </w:rPr>
        <w:t xml:space="preserve">S1 </w:t>
      </w:r>
      <w:r w:rsidR="00A16711">
        <w:rPr>
          <w:b/>
          <w:lang w:val="en-US"/>
        </w:rPr>
        <w:t>F</w:t>
      </w:r>
      <w:r>
        <w:rPr>
          <w:b/>
          <w:lang w:val="en-US"/>
        </w:rPr>
        <w:t>ile.</w:t>
      </w:r>
      <w:proofErr w:type="gramEnd"/>
      <w:r>
        <w:rPr>
          <w:b/>
          <w:lang w:val="en-US"/>
        </w:rPr>
        <w:t xml:space="preserve"> </w:t>
      </w:r>
      <w:proofErr w:type="gramStart"/>
      <w:r w:rsidR="003C2BAB">
        <w:rPr>
          <w:b/>
          <w:lang w:val="en-US"/>
        </w:rPr>
        <w:t>Short description of the evaluated</w:t>
      </w:r>
      <w:r w:rsidRPr="00DC6083">
        <w:rPr>
          <w:b/>
          <w:lang w:val="en-US"/>
        </w:rPr>
        <w:t xml:space="preserve"> somatic variant callers.</w:t>
      </w:r>
      <w:proofErr w:type="gramEnd"/>
    </w:p>
    <w:p w:rsidR="003C2BAB" w:rsidRPr="00472737" w:rsidRDefault="003C2BAB" w:rsidP="00CD39B6">
      <w:pPr>
        <w:spacing w:line="480" w:lineRule="auto"/>
        <w:jc w:val="both"/>
        <w:rPr>
          <w:b/>
          <w:lang w:val="en-US"/>
        </w:rPr>
      </w:pPr>
    </w:p>
    <w:p w:rsidR="00B2219C" w:rsidRDefault="00B2219C" w:rsidP="00B2219C">
      <w:pPr>
        <w:spacing w:line="480" w:lineRule="auto"/>
        <w:jc w:val="both"/>
        <w:rPr>
          <w:lang w:val="en-US"/>
        </w:rPr>
      </w:pPr>
      <w:proofErr w:type="spellStart"/>
      <w:r>
        <w:rPr>
          <w:b/>
          <w:lang w:val="en-US"/>
        </w:rPr>
        <w:t>Mutect</w:t>
      </w:r>
      <w:proofErr w:type="spellEnd"/>
      <w:r>
        <w:rPr>
          <w:b/>
          <w:lang w:val="en-US"/>
        </w:rPr>
        <w:t xml:space="preserve"> </w:t>
      </w:r>
      <w:r>
        <w:rPr>
          <w:lang w:val="en-US"/>
        </w:rPr>
        <w:t xml:space="preserve"> is a somatic variant caller developed by Broad Institute </w:t>
      </w:r>
      <w:r>
        <w:rPr>
          <w:lang w:val="en-US"/>
        </w:rPr>
        <w:fldChar w:fldCharType="begin"/>
      </w:r>
      <w:r w:rsidR="003C2BAB">
        <w:rPr>
          <w:lang w:val="en-US"/>
        </w:rPr>
        <w:instrText xml:space="preserve"> ADDIN ZOTERO_ITEM CSL_CITATION {"citationID":"26082do1p3","properties":{"formattedCitation":"(1)","plainCitation":"(1)"},"citationItems":[{"id":493,"uris":["http://zotero.org/users/1940639/items/QWS5G537"],"uri":["http://zotero.org/users/1940639/items/QWS5G537"],"itemData":{"id":493,"type":"article-journal","title":"Sensitive detection of somatic point mutations in impure and heterogeneous cancer samples","container-title":"Nat.Biotechnol.","page":"213-219","volume":"31","issue":"1546-1696","abstract":"Detection of somatic point substitutions is a key step in characterizing the cancer genome. However, existing methods typically miss low-allelic-fraction mutations that occur in only a subset of the sequenced cells owing to either tumor heterogeneity or contamination by normal cells. Here we present MuTect, a method that applies a Bayesian classifier to detect somatic mutations with very low allele fractions, requiring only a few supporting reads, followed by carefully tuned filters that ensure high specificity. We also describe benchmarking approaches that use real, rather than simulated, sequencing data to evaluate the sensitivity and specificity as a function of sequencing depth, base quality and allelic fraction. Compared with other methods, MuTect has higher sensitivity with similar specificity, especially for mutations with allelic fractions as low as 0.1 and below, making MuTect particularly useful for studying cancer subclones and their evolution in standard exome and genome sequencing data","DOI":"10.1038/nbt.2514","note":"PMID: 23396013","language":"eng","author":[{"family":"Cibulskis","given":"K."},{"family":"Lawrence","given":"M.S."},{"family":"Carter","given":"S.L."},{"family":"Sivachenko","given":"A."},{"family":"Jaffe","given":"D."},{"family":"Sougnez","given":"C."},{"family":"Gabriel","given":"S."},{"family":"Meyerson","given":"M."},{"family":"Lander","given":"E.S."},{"family":"Getz","given":"G."}],"issued":{"date-parts":[["2013",3]]},"PMID":"23396013"}}],"schema":"https://github.com/citation-style-language/schema/raw/master/csl-citation.json"} </w:instrText>
      </w:r>
      <w:r>
        <w:rPr>
          <w:lang w:val="en-US"/>
        </w:rPr>
        <w:fldChar w:fldCharType="separate"/>
      </w:r>
      <w:r w:rsidR="003C2BAB" w:rsidRPr="003C2BAB">
        <w:rPr>
          <w:rFonts w:ascii="Calibri" w:hAnsi="Calibri"/>
          <w:lang w:val="en-US"/>
        </w:rPr>
        <w:t>(1)</w:t>
      </w:r>
      <w:r>
        <w:rPr>
          <w:lang w:val="en-US"/>
        </w:rPr>
        <w:fldChar w:fldCharType="end"/>
      </w:r>
      <w:r>
        <w:rPr>
          <w:lang w:val="en-US"/>
        </w:rPr>
        <w:t xml:space="preserve"> and is based on the Bayesian approach using a hidden Markov Model. The </w:t>
      </w:r>
      <w:proofErr w:type="spellStart"/>
      <w:r>
        <w:rPr>
          <w:lang w:val="en-US"/>
        </w:rPr>
        <w:t>Mutect</w:t>
      </w:r>
      <w:proofErr w:type="spellEnd"/>
      <w:r>
        <w:rPr>
          <w:lang w:val="en-US"/>
        </w:rPr>
        <w:t xml:space="preserve"> algorithm is divided into four steps: Removal of low-quality sequence data, variant detection in the tumor sample using a Bayesian classifier, filtering to remove false positives resulting from correlated sequencing artifacts that are not captured by the error-model and finally designation of the variants as somatic or germline by a second Bayesian classifier </w:t>
      </w:r>
      <w:r>
        <w:rPr>
          <w:lang w:val="en-US"/>
        </w:rPr>
        <w:fldChar w:fldCharType="begin"/>
      </w:r>
      <w:r w:rsidR="003C2BAB">
        <w:rPr>
          <w:lang w:val="en-US"/>
        </w:rPr>
        <w:instrText xml:space="preserve"> ADDIN ZOTERO_ITEM CSL_CITATION {"citationID":"17qf99kiu0","properties":{"formattedCitation":"(1)","plainCitation":"(1)"},"citationItems":[{"id":493,"uris":["http://zotero.org/users/1940639/items/QWS5G537"],"uri":["http://zotero.org/users/1940639/items/QWS5G537"],"itemData":{"id":493,"type":"article-journal","title":"Sensitive detection of somatic point mutations in impure and heterogeneous cancer samples","container-title":"Nat.Biotechnol.","page":"213-219","volume":"31","issue":"1546-1696","abstract":"Detection of somatic point substitutions is a key step in characterizing the cancer genome. However, existing methods typically miss low-allelic-fraction mutations that occur in only a subset of the sequenced cells owing to either tumor heterogeneity or contamination by normal cells. Here we present MuTect, a method that applies a Bayesian classifier to detect somatic mutations with very low allele fractions, requiring only a few supporting reads, followed by carefully tuned filters that ensure high specificity. We also describe benchmarking approaches that use real, rather than simulated, sequencing data to evaluate the sensitivity and specificity as a function of sequencing depth, base quality and allelic fraction. Compared with other methods, MuTect has higher sensitivity with similar specificity, especially for mutations with allelic fractions as low as 0.1 and below, making MuTect particularly useful for studying cancer subclones and their evolution in standard exome and genome sequencing data","DOI":"10.1038/nbt.2514","note":"PMID: 23396013","language":"eng","author":[{"family":"Cibulskis","given":"K."},{"family":"Lawrence","given":"M.S."},{"family":"Carter","given":"S.L."},{"family":"Sivachenko","given":"A."},{"family":"Jaffe","given":"D."},{"family":"Sougnez","given":"C."},{"family":"Gabriel","given":"S."},{"family":"Meyerson","given":"M."},{"family":"Lander","given":"E.S."},{"family":"Getz","given":"G."}],"issued":{"date-parts":[["2013",3]]},"PMID":"23396013"}}],"schema":"https://github.com/citation-style-language/schema/raw/master/csl-citation.json"} </w:instrText>
      </w:r>
      <w:r>
        <w:rPr>
          <w:lang w:val="en-US"/>
        </w:rPr>
        <w:fldChar w:fldCharType="separate"/>
      </w:r>
      <w:r w:rsidR="003C2BAB" w:rsidRPr="003C2BAB">
        <w:rPr>
          <w:rFonts w:ascii="Calibri" w:hAnsi="Calibri"/>
          <w:lang w:val="en-US"/>
        </w:rPr>
        <w:t>(1)</w:t>
      </w:r>
      <w:r>
        <w:rPr>
          <w:lang w:val="en-US"/>
        </w:rPr>
        <w:fldChar w:fldCharType="end"/>
      </w:r>
      <w:r>
        <w:rPr>
          <w:lang w:val="en-US"/>
        </w:rPr>
        <w:t xml:space="preserve">. </w:t>
      </w:r>
    </w:p>
    <w:p w:rsidR="00B2219C" w:rsidRDefault="00B2219C" w:rsidP="00B2219C">
      <w:pPr>
        <w:spacing w:line="480" w:lineRule="auto"/>
        <w:jc w:val="both"/>
        <w:rPr>
          <w:lang w:val="en-US"/>
        </w:rPr>
      </w:pPr>
      <w:r>
        <w:rPr>
          <w:b/>
          <w:lang w:val="en-US"/>
        </w:rPr>
        <w:t>Somatic Sniper,</w:t>
      </w:r>
      <w:r>
        <w:rPr>
          <w:lang w:val="en-US"/>
        </w:rPr>
        <w:t xml:space="preserve"> developed by researchers at The Genome Institute at Washington University, is like </w:t>
      </w:r>
      <w:proofErr w:type="spellStart"/>
      <w:r>
        <w:rPr>
          <w:lang w:val="en-US"/>
        </w:rPr>
        <w:t>Mutect</w:t>
      </w:r>
      <w:proofErr w:type="spellEnd"/>
      <w:r>
        <w:rPr>
          <w:lang w:val="en-US"/>
        </w:rPr>
        <w:t xml:space="preserve"> based on a Bayesian posterior possibility</w:t>
      </w:r>
      <w:r w:rsidRPr="00345EEC">
        <w:rPr>
          <w:lang w:val="en-US"/>
        </w:rPr>
        <w:t xml:space="preserve"> </w:t>
      </w:r>
      <w:r>
        <w:rPr>
          <w:lang w:val="en-US"/>
        </w:rPr>
        <w:fldChar w:fldCharType="begin"/>
      </w:r>
      <w:r w:rsidR="003C2BAB">
        <w:rPr>
          <w:lang w:val="en-US"/>
        </w:rPr>
        <w:instrText xml:space="preserve"> ADDIN ZOTERO_ITEM CSL_CITATION {"citationID":"10iagl66hm","properties":{"formattedCitation":"(2)","plainCitation":"(2)"},"citationItems":[{"id":296,"uris":["http://zotero.org/users/1940639/items/FDZ5HX5F"],"uri":["http://zotero.org/users/1940639/items/FDZ5HX5F"],"itemData":{"id":296,"type":"article-journal","title":"SomaticSniper: identification of somatic point mutations in whole genome sequencing data","container-title":"Bioinformatics.","page":"311-317","volume":"28","issue":"1367-4811","abstract":"MOTIVATION: The sequencing of tumors and their matched normals is frequently used to study the genetic composition of cancer. Despite this fact, there remains a dearth of available software tools designed to compare sequences in pairs of samples and identify sites that are likely to be unique to one sample. RESULTS: In this article, we describe the mathematical basis of our SomaticSniper software for comparing tumor and normal pairs. We estimate its sensitivity and precision, and present several common sources of error resulting in miscalls. AVAILABILITY AND IMPLEMENTATION: Binaries are freely available for download at http://gmt.genome.wustl.edu/somatic-sniper/current/, implemented in C and supported on Linux and Mac OS X. CONTACT: delarson@wustl.edu; lding@wustl.edu SUPPLEMENTARY INFORMATION: Supplementary data are available at Bioinformatics online","DOI":"10.1093/bioinformatics/btr665","note":"PMID: 22155872","language":"eng","author":[{"family":"Larson","given":"D.E."},{"family":"Harris","given":"C.C."},{"family":"Chen","given":"K."},{"family":"Koboldt","given":"D.C."},{"family":"Abbott","given":"T.E."},{"family":"Dooling","given":"D.J."},{"family":"Ley","given":"T.J."},{"family":"Mardis","given":"E.R."},{"family":"Wilson","given":"R.K."},{"family":"Ding","given":"L."}],"issued":{"date-parts":[["2012",2,1]]},"PMID":"22155872"}}],"schema":"https://github.com/citation-style-language/schema/raw/master/csl-citation.json"} </w:instrText>
      </w:r>
      <w:r>
        <w:rPr>
          <w:lang w:val="en-US"/>
        </w:rPr>
        <w:fldChar w:fldCharType="separate"/>
      </w:r>
      <w:r w:rsidR="003C2BAB" w:rsidRPr="003C2BAB">
        <w:rPr>
          <w:rFonts w:ascii="Calibri" w:hAnsi="Calibri"/>
          <w:lang w:val="en-US"/>
        </w:rPr>
        <w:t>(2)</w:t>
      </w:r>
      <w:r>
        <w:rPr>
          <w:lang w:val="en-US"/>
        </w:rPr>
        <w:fldChar w:fldCharType="end"/>
      </w:r>
      <w:r w:rsidRPr="00345EEC">
        <w:rPr>
          <w:lang w:val="en-US"/>
        </w:rPr>
        <w:t>.</w:t>
      </w:r>
      <w:r>
        <w:rPr>
          <w:b/>
          <w:lang w:val="en-US"/>
        </w:rPr>
        <w:t xml:space="preserve"> </w:t>
      </w:r>
      <w:r w:rsidRPr="004D366F">
        <w:rPr>
          <w:lang w:val="en-US"/>
        </w:rPr>
        <w:t xml:space="preserve">Somatic Sniper </w:t>
      </w:r>
      <w:r>
        <w:rPr>
          <w:lang w:val="en-US"/>
        </w:rPr>
        <w:t xml:space="preserve">reports a somatic score (SSC), a </w:t>
      </w:r>
      <w:proofErr w:type="spellStart"/>
      <w:r>
        <w:rPr>
          <w:lang w:val="en-US"/>
        </w:rPr>
        <w:t>Phred</w:t>
      </w:r>
      <w:proofErr w:type="spellEnd"/>
      <w:r>
        <w:rPr>
          <w:lang w:val="en-US"/>
        </w:rPr>
        <w:t xml:space="preserve">-scaled probability between 0 and 255, that the tumor and normal genotypes are different, where 0 means that there is no probability that they are different. We chose a quite strict cut-off value SSC &gt; 40. </w:t>
      </w:r>
    </w:p>
    <w:p w:rsidR="00B2219C" w:rsidRDefault="00B2219C" w:rsidP="00B2219C">
      <w:pPr>
        <w:spacing w:line="480" w:lineRule="auto"/>
        <w:jc w:val="both"/>
        <w:rPr>
          <w:lang w:val="en-US"/>
        </w:rPr>
      </w:pPr>
      <w:proofErr w:type="spellStart"/>
      <w:r>
        <w:rPr>
          <w:b/>
          <w:lang w:val="en-US"/>
        </w:rPr>
        <w:t>Strelka</w:t>
      </w:r>
      <w:proofErr w:type="spellEnd"/>
      <w:r>
        <w:rPr>
          <w:b/>
          <w:lang w:val="en-US"/>
        </w:rPr>
        <w:t xml:space="preserve"> </w:t>
      </w:r>
      <w:r>
        <w:rPr>
          <w:lang w:val="en-US"/>
        </w:rPr>
        <w:t xml:space="preserve">is a somatic variant caller developed by researchers at Illumina </w:t>
      </w:r>
      <w:r>
        <w:rPr>
          <w:lang w:val="en-US"/>
        </w:rPr>
        <w:fldChar w:fldCharType="begin"/>
      </w:r>
      <w:r w:rsidR="003C2BAB">
        <w:rPr>
          <w:lang w:val="en-US"/>
        </w:rPr>
        <w:instrText xml:space="preserve"> ADDIN ZOTERO_ITEM CSL_CITATION {"citationID":"1677e2n3d5","properties":{"formattedCitation":"(3)","plainCitation":"(3)"},"citationItems":[{"id":135,"uris":["http://zotero.org/users/1940639/items/7ADCRATV"],"uri":["http://zotero.org/users/1940639/items/7ADCRATV"],"itemData":{"id":135,"type":"article-journal","title":"Strelka: accurate somatic small-variant calling from sequenced tumor–normal sample pairs","container-title":"Bioinformatics","page":"1811-1817","volume":"28","issue":"14","source":"bioinformatics.oxfordjournals.org","abstract":"Motivation: Whole genome and exome sequencing of matched tumor–normal sample pairs is becoming routine in cancer research. The consequent increased demand for somatic variant analysis of paired samples requires methods specialized to model this problem so as to sensitively call variants at any practical level of tumor impurity.\nResults: We describe Strelka, a method for somatic SNV and small indel detection from sequencing data of matched tumor–normal samples. The method uses a novel Bayesian approach which represents continuous allele frequencies for both tumor and normal samples, while leveraging the expected genotype structure of the normal. This is achieved by representing the normal sample as a mixture of germline variation with noise, and representing the tumor sample as a mixture of the normal sample with somatic variation. A natural consequence of the model structure is that sensitivity can be maintained at high tumor impurity without requiring purity estimates. We demonstrate that the method has superior accuracy and sensitivity on impure samples compared with approaches based on either diploid genotype likelihoods or general allele-frequency tests.\nAvailability: The Strelka workflow source code is available at ftp://strelka@ftp.illumina.com/.\nContact: csaunders@illumina.com\nSupplementary information: Supplementary data are available at Bioinformatics online","DOI":"10.1093/bioinformatics/bts271","ISSN":"1367-4803, 1460-2059","note":"PMID: 22581179","shortTitle":"Strelka","journalAbbreviation":"Bioinformatics","language":"en","author":[{"family":"Saunders","given":"Christopher T."},{"family":"Wong","given":"Wendy S. W."},{"family":"Swamy","given":"Sajani"},{"family":"Becq","given":"Jennifer"},{"family":"Murray","given":"Lisa J."},{"family":"Cheetham","given":"R. Keira"}],"issued":{"date-parts":[["2012",7,15]]},"PMID":"22581179"}}],"schema":"https://github.com/citation-style-language/schema/raw/master/csl-citation.json"} </w:instrText>
      </w:r>
      <w:r>
        <w:rPr>
          <w:lang w:val="en-US"/>
        </w:rPr>
        <w:fldChar w:fldCharType="separate"/>
      </w:r>
      <w:r w:rsidR="003C2BAB" w:rsidRPr="003C2BAB">
        <w:rPr>
          <w:rFonts w:ascii="Calibri" w:hAnsi="Calibri"/>
          <w:lang w:val="en-US"/>
        </w:rPr>
        <w:t>(3)</w:t>
      </w:r>
      <w:r>
        <w:rPr>
          <w:lang w:val="en-US"/>
        </w:rPr>
        <w:fldChar w:fldCharType="end"/>
      </w:r>
      <w:r>
        <w:rPr>
          <w:lang w:val="en-US"/>
        </w:rPr>
        <w:t xml:space="preserve">.  </w:t>
      </w:r>
      <w:proofErr w:type="spellStart"/>
      <w:r>
        <w:rPr>
          <w:lang w:val="en-US"/>
        </w:rPr>
        <w:t>Strelka</w:t>
      </w:r>
      <w:proofErr w:type="spellEnd"/>
      <w:r>
        <w:rPr>
          <w:lang w:val="en-US"/>
        </w:rPr>
        <w:t xml:space="preserve"> produces separate VCF files containing single nucleotide variants (SNVs) and </w:t>
      </w:r>
      <w:proofErr w:type="spellStart"/>
      <w:r>
        <w:rPr>
          <w:lang w:val="en-US"/>
        </w:rPr>
        <w:t>indels</w:t>
      </w:r>
      <w:proofErr w:type="spellEnd"/>
      <w:r>
        <w:rPr>
          <w:lang w:val="en-US"/>
        </w:rPr>
        <w:t xml:space="preserve">. The </w:t>
      </w:r>
      <w:proofErr w:type="spellStart"/>
      <w:r>
        <w:rPr>
          <w:lang w:val="en-US"/>
        </w:rPr>
        <w:t>Strelka</w:t>
      </w:r>
      <w:proofErr w:type="spellEnd"/>
      <w:r>
        <w:rPr>
          <w:lang w:val="en-US"/>
        </w:rPr>
        <w:t xml:space="preserve"> algorithm is a novel Bayesian approach wherein the tumor and normal allele frequencies are treated as continuous values </w:t>
      </w:r>
      <w:r>
        <w:rPr>
          <w:lang w:val="en-US"/>
        </w:rPr>
        <w:fldChar w:fldCharType="begin"/>
      </w:r>
      <w:r w:rsidR="003C2BAB">
        <w:rPr>
          <w:lang w:val="en-US"/>
        </w:rPr>
        <w:instrText xml:space="preserve"> ADDIN ZOTERO_ITEM CSL_CITATION {"citationID":"bt7p9fil4","properties":{"formattedCitation":"(3)","plainCitation":"(3)"},"citationItems":[{"id":135,"uris":["http://zotero.org/users/1940639/items/7ADCRATV"],"uri":["http://zotero.org/users/1940639/items/7ADCRATV"],"itemData":{"id":135,"type":"article-journal","title":"Strelka: accurate somatic small-variant calling from sequenced tumor–normal sample pairs","container-title":"Bioinformatics","page":"1811-1817","volume":"28","issue":"14","source":"bioinformatics.oxfordjournals.org","abstract":"Motivation: Whole genome and exome sequencing of matched tumor–normal sample pairs is becoming routine in cancer research. The consequent increased demand for somatic variant analysis of paired samples requires methods specialized to model this problem so as to sensitively call variants at any practical level of tumor impurity.\nResults: We describe Strelka, a method for somatic SNV and small indel detection from sequencing data of matched tumor–normal samples. The method uses a novel Bayesian approach which represents continuous allele frequencies for both tumor and normal samples, while leveraging the expected genotype structure of the normal. This is achieved by representing the normal sample as a mixture of germline variation with noise, and representing the tumor sample as a mixture of the normal sample with somatic variation. A natural consequence of the model structure is that sensitivity can be maintained at high tumor impurity without requiring purity estimates. We demonstrate that the method has superior accuracy and sensitivity on impure samples compared with approaches based on either diploid genotype likelihoods or general allele-frequency tests.\nAvailability: The Strelka workflow source code is available at ftp://strelka@ftp.illumina.com/.\nContact: csaunders@illumina.com\nSupplementary information: Supplementary data are available at Bioinformatics online","DOI":"10.1093/bioinformatics/bts271","ISSN":"1367-4803, 1460-2059","note":"PMID: 22581179","shortTitle":"Strelka","journalAbbreviation":"Bioinformatics","language":"en","author":[{"family":"Saunders","given":"Christopher T."},{"family":"Wong","given":"Wendy S. W."},{"family":"Swamy","given":"Sajani"},{"family":"Becq","given":"Jennifer"},{"family":"Murray","given":"Lisa J."},{"family":"Cheetham","given":"R. Keira"}],"issued":{"date-parts":[["2012",7,15]]},"PMID":"22581179"}}],"schema":"https://github.com/citation-style-language/schema/raw/master/csl-citation.json"} </w:instrText>
      </w:r>
      <w:r>
        <w:rPr>
          <w:lang w:val="en-US"/>
        </w:rPr>
        <w:fldChar w:fldCharType="separate"/>
      </w:r>
      <w:r w:rsidR="003C2BAB" w:rsidRPr="003C2BAB">
        <w:rPr>
          <w:rFonts w:ascii="Calibri" w:hAnsi="Calibri"/>
        </w:rPr>
        <w:t>(3)</w:t>
      </w:r>
      <w:r>
        <w:rPr>
          <w:lang w:val="en-US"/>
        </w:rPr>
        <w:fldChar w:fldCharType="end"/>
      </w:r>
      <w:r>
        <w:rPr>
          <w:lang w:val="en-US"/>
        </w:rPr>
        <w:t xml:space="preserve">. The first step in the software workflow is a search for candidate </w:t>
      </w:r>
      <w:proofErr w:type="spellStart"/>
      <w:r>
        <w:rPr>
          <w:lang w:val="en-US"/>
        </w:rPr>
        <w:t>indels</w:t>
      </w:r>
      <w:proofErr w:type="spellEnd"/>
      <w:r>
        <w:rPr>
          <w:lang w:val="en-US"/>
        </w:rPr>
        <w:t xml:space="preserve">. Then reads are realigned and following realignment, the algorithm uses the read alignment information from both normal and tumor samples to produce somatic variant probabilities. </w:t>
      </w:r>
      <w:proofErr w:type="spellStart"/>
      <w:r>
        <w:rPr>
          <w:lang w:val="en-US"/>
        </w:rPr>
        <w:t>Strelka</w:t>
      </w:r>
      <w:proofErr w:type="spellEnd"/>
      <w:r>
        <w:rPr>
          <w:lang w:val="en-US"/>
        </w:rPr>
        <w:t xml:space="preserve"> uses allele frequencies rather than diploid genotypes, as it acknowledges that the normal tissue is a mixture of germline variation with noise and the tumor sample is a mixture of cancer cells with somatic mutations and normal tissue. As a final step in the </w:t>
      </w:r>
      <w:proofErr w:type="spellStart"/>
      <w:r>
        <w:rPr>
          <w:lang w:val="en-US"/>
        </w:rPr>
        <w:t>Strelka</w:t>
      </w:r>
      <w:proofErr w:type="spellEnd"/>
      <w:r>
        <w:rPr>
          <w:lang w:val="en-US"/>
        </w:rPr>
        <w:t xml:space="preserve"> workflow post-call filters are applied to the raw SNV and </w:t>
      </w:r>
      <w:proofErr w:type="spellStart"/>
      <w:r>
        <w:rPr>
          <w:lang w:val="en-US"/>
        </w:rPr>
        <w:t>indel</w:t>
      </w:r>
      <w:proofErr w:type="spellEnd"/>
      <w:r>
        <w:rPr>
          <w:lang w:val="en-US"/>
        </w:rPr>
        <w:t xml:space="preserve"> calls in order to minimize the number of false positives.</w:t>
      </w:r>
    </w:p>
    <w:p w:rsidR="00B2219C" w:rsidRDefault="00B2219C" w:rsidP="00B2219C">
      <w:pPr>
        <w:spacing w:line="480" w:lineRule="auto"/>
        <w:jc w:val="both"/>
        <w:rPr>
          <w:lang w:val="en-US"/>
        </w:rPr>
      </w:pPr>
      <w:r>
        <w:rPr>
          <w:b/>
          <w:lang w:val="en-US"/>
        </w:rPr>
        <w:t xml:space="preserve">Seurat </w:t>
      </w:r>
      <w:r w:rsidRPr="00A57985">
        <w:rPr>
          <w:lang w:val="en-US"/>
        </w:rPr>
        <w:t xml:space="preserve">is a somatic variant caller </w:t>
      </w:r>
      <w:r>
        <w:rPr>
          <w:lang w:val="en-US"/>
        </w:rPr>
        <w:t xml:space="preserve">developed by researchers from Phoenix, USA </w:t>
      </w:r>
      <w:r>
        <w:rPr>
          <w:lang w:val="en-US"/>
        </w:rPr>
        <w:fldChar w:fldCharType="begin"/>
      </w:r>
      <w:r w:rsidR="003C2BAB">
        <w:rPr>
          <w:lang w:val="en-US"/>
        </w:rPr>
        <w:instrText xml:space="preserve"> ADDIN ZOTERO_ITEM CSL_CITATION {"citationID":"1klao717j2","properties":{"formattedCitation":"(4)","plainCitation":"(4)"},"citationItems":[{"id":552,"uris":["http://zotero.org/users/1940639/items/UPRUZCA4"],"uri":["http://zotero.org/users/1940639/items/UPRUZCA4"],"itemData":{"id":552,"type":"article-journal","title":"Identification of somatic mutations in cancer through Bayesian-based analysis of sequenced genome pairs","container-title":"BMC Genomics","page":"302","volume":"14","source":"PubMed Central","abstract":"Background\nThe field of cancer genomics has rapidly adopted next-generation sequencing (NGS)\nin order to study and characterize malignant tumors with unprecedented resolution.\nIn particular for cancer, one is often trying to identify somatic mutations\n– changes specific to a tumor and not within an individual’s germline.\nHowever, false positive and false negative detections often result from lack of\nsufficient variant evidence, contamination of the biopsy by stromal tissue,\nsequencing errors, and the erroneous classification of germline variation as\ntumor-specific.\n\nResults\nWe have developed a generalized Bayesian analysis framework for matched\ntumor/normal samples with the purpose of identifying tumor-specific alterations\nsuch as single nucleotide mutations, small insertions/deletions, and structural\nvariation. We describe our methodology, and discuss its application to other types\nof paired-tissue analysis such as the detection of loss of heterozygosity as well\nas allelic imbalance. We also demonstrate the high level of sensitivity and\nspecificity in discovering simulated somatic mutations, for various combinations\nof a) genomic coverage and b) emulated heterogeneity.\n\nConclusion\nWe present a Java-based implementation of our methods named Seurat, which is made\navailable for free academic use. We have demonstrated and reported on the\ndiscovery of different types of somatic change by applying Seurat to an\nexperimentally-derived cancer dataset using our methods; and have discussed\nconsiderations and practices regarding the accurate detection of somatic events in\ncancer genomes. Seurat is available at\nhttps://sites.google.com/site/seuratsomatic.","DOI":"10.1186/1471-2164-14-302","ISSN":"1471-2164","note":"PMID: 23642077\nPMCID: PMC3751438","journalAbbreviation":"BMC Genomics","author":[{"family":"Christoforides","given":"Alexis"},{"family":"Carpten","given":"John D"},{"family":"Weiss","given":"Glen J"},{"family":"Demeure","given":"Michael J"},{"family":"Von Hoff","given":"Daniel D"},{"family":"Craig","given":"David W"}],"issued":{"date-parts":[["2013",5,4]]},"PMID":"23642077","PMCID":"PMC3751438"}}],"schema":"https://github.com/citation-style-language/schema/raw/master/csl-citation.json"} </w:instrText>
      </w:r>
      <w:r>
        <w:rPr>
          <w:lang w:val="en-US"/>
        </w:rPr>
        <w:fldChar w:fldCharType="separate"/>
      </w:r>
      <w:r w:rsidR="003C2BAB" w:rsidRPr="003C2BAB">
        <w:rPr>
          <w:rFonts w:ascii="Calibri" w:hAnsi="Calibri"/>
          <w:lang w:val="en-US"/>
        </w:rPr>
        <w:t>(4)</w:t>
      </w:r>
      <w:r>
        <w:rPr>
          <w:lang w:val="en-US"/>
        </w:rPr>
        <w:fldChar w:fldCharType="end"/>
      </w:r>
      <w:r>
        <w:rPr>
          <w:lang w:val="en-US"/>
        </w:rPr>
        <w:t xml:space="preserve">. Seurat is also based on a Bayesian algorithm and calculates the joint posterior probability that a variant exists in the tumor sample and not in the normal sample. The resulting VCF file contains both SNVs and </w:t>
      </w:r>
      <w:proofErr w:type="spellStart"/>
      <w:r>
        <w:rPr>
          <w:lang w:val="en-US"/>
        </w:rPr>
        <w:t>indels</w:t>
      </w:r>
      <w:proofErr w:type="spellEnd"/>
      <w:r>
        <w:rPr>
          <w:lang w:val="en-US"/>
        </w:rPr>
        <w:t>.</w:t>
      </w:r>
    </w:p>
    <w:p w:rsidR="00B2219C" w:rsidRDefault="00B2219C" w:rsidP="00B2219C">
      <w:pPr>
        <w:spacing w:line="480" w:lineRule="auto"/>
        <w:jc w:val="both"/>
        <w:rPr>
          <w:lang w:val="en-US"/>
        </w:rPr>
      </w:pPr>
      <w:proofErr w:type="spellStart"/>
      <w:r>
        <w:rPr>
          <w:b/>
          <w:lang w:val="en-US"/>
        </w:rPr>
        <w:lastRenderedPageBreak/>
        <w:t>EBCall</w:t>
      </w:r>
      <w:proofErr w:type="spellEnd"/>
      <w:r>
        <w:rPr>
          <w:b/>
          <w:lang w:val="en-US"/>
        </w:rPr>
        <w:t xml:space="preserve"> </w:t>
      </w:r>
      <w:r>
        <w:rPr>
          <w:lang w:val="en-US"/>
        </w:rPr>
        <w:t xml:space="preserve">(Empirical Bayesian mutation Calling) is a somatic variant caller developed by researchers from Tokyo </w:t>
      </w:r>
      <w:r>
        <w:rPr>
          <w:lang w:val="en-US"/>
        </w:rPr>
        <w:fldChar w:fldCharType="begin"/>
      </w:r>
      <w:r w:rsidR="003C2BAB">
        <w:rPr>
          <w:lang w:val="en-US"/>
        </w:rPr>
        <w:instrText xml:space="preserve"> ADDIN ZOTERO_ITEM CSL_CITATION {"citationID":"9nrlib8jg","properties":{"formattedCitation":"(5)","plainCitation":"(5)"},"citationItems":[{"id":574,"uris":["http://zotero.org/users/1940639/items/VQAT3ZEU"],"uri":["http://zotero.org/users/1940639/items/VQAT3ZEU"],"itemData":{"id":574,"type":"article-journal","title":"An empirical Bayesian framework for somatic mutation detection from cancer genome sequencing data","container-title":"Nucleic Acids Res.","page":"e89","volume":"41","issue":"1362-4962","abstract":"Recent advances in high-throughput sequencing technologies have enabled a comprehensive dissection of the cancer genome clarifying a large number of somatic mutations in a wide variety of cancer types. A number of methods have been proposed for mutation calling based on a large amount of sequencing data, which is accomplished in most cases by statistically evaluating the difference in the observed allele frequencies of possible single nucleotide variants between tumours and paired normal samples. However, an accurate detection of mutations remains a challenge under low sequencing depths or tumour contents. To overcome this problem, we propose a novel method, Empirical Bayesian mutation Calling (https://github.com/friend1ws/EBCall), for detecting somatic mutations. Unlike previous methods, the proposed method discriminates somatic mutations from sequencing errors based on an empirical Bayesian framework, where the model parameters are estimated using sequencing data from multiple non-paired normal samples. Using 13 whole-exome sequencing data with 87.5-206.3 mean sequencing depths, we demonstrate that our method not only outperforms several existing methods in the calling of mutations with moderate allele frequencies but also enables accurate calling of mutations with low allele frequencies (","DOI":"10.1093/nar/gkt126","note":"PMID: 23471004","language":"eng","author":[{"family":"Shiraishi","given":"Y."},{"family":"Sato","given":"Y."},{"family":"Chiba","given":"K."},{"family":"Okuno","given":"Y."},{"family":"Nagata","given":"Y."},{"family":"Yoshida","given":"K."},{"family":"Shiba","given":"N."},{"family":"Hayashi","given":"Y."},{"family":"Kume","given":"H."},{"family":"Homma","given":"Y."},{"family":"Sanada","given":"M."},{"family":"Ogawa","given":"S."},{"family":"Miyano","given":"S."}],"issued":{"date-parts":[["2013",4]]},"PMID":"23471004"}}],"schema":"https://github.com/citation-style-language/schema/raw/master/csl-citation.json"} </w:instrText>
      </w:r>
      <w:r>
        <w:rPr>
          <w:lang w:val="en-US"/>
        </w:rPr>
        <w:fldChar w:fldCharType="separate"/>
      </w:r>
      <w:r w:rsidR="003C2BAB" w:rsidRPr="003C2BAB">
        <w:rPr>
          <w:rFonts w:ascii="Calibri" w:hAnsi="Calibri"/>
          <w:lang w:val="en-US"/>
        </w:rPr>
        <w:t>(5)</w:t>
      </w:r>
      <w:r>
        <w:rPr>
          <w:lang w:val="en-US"/>
        </w:rPr>
        <w:fldChar w:fldCharType="end"/>
      </w:r>
      <w:r>
        <w:rPr>
          <w:lang w:val="en-US"/>
        </w:rPr>
        <w:t xml:space="preserve">. This variant caller is based on Bayesian theory and in addition uses sequencing data from multiple non-paired normal samples as prior knowledge of the distribution of sequencing errors. We utilized 36 exome sequencing BAM-files originating from normal tissue (blood), run under similar conditions as our study samples. In order to reduce the computational burden, only positions covered by more than seven reads from each strand in both normal and tumor sample are included and the variant shall be supported by at least three reads </w:t>
      </w:r>
      <w:r>
        <w:rPr>
          <w:lang w:val="en-US"/>
        </w:rPr>
        <w:fldChar w:fldCharType="begin"/>
      </w:r>
      <w:r w:rsidR="003C2BAB">
        <w:rPr>
          <w:lang w:val="en-US"/>
        </w:rPr>
        <w:instrText xml:space="preserve"> ADDIN ZOTERO_ITEM CSL_CITATION {"citationID":"281e7usst3","properties":{"formattedCitation":"(5)","plainCitation":"(5)"},"citationItems":[{"id":574,"uris":["http://zotero.org/users/1940639/items/VQAT3ZEU"],"uri":["http://zotero.org/users/1940639/items/VQAT3ZEU"],"itemData":{"id":574,"type":"article-journal","title":"An empirical Bayesian framework for somatic mutation detection from cancer genome sequencing data","container-title":"Nucleic Acids Res.","page":"e89","volume":"41","issue":"1362-4962","abstract":"Recent advances in high-throughput sequencing technologies have enabled a comprehensive dissection of the cancer genome clarifying a large number of somatic mutations in a wide variety of cancer types. A number of methods have been proposed for mutation calling based on a large amount of sequencing data, which is accomplished in most cases by statistically evaluating the difference in the observed allele frequencies of possible single nucleotide variants between tumours and paired normal samples. However, an accurate detection of mutations remains a challenge under low sequencing depths or tumour contents. To overcome this problem, we propose a novel method, Empirical Bayesian mutation Calling (https://github.com/friend1ws/EBCall), for detecting somatic mutations. Unlike previous methods, the proposed method discriminates somatic mutations from sequencing errors based on an empirical Bayesian framework, where the model parameters are estimated using sequencing data from multiple non-paired normal samples. Using 13 whole-exome sequencing data with 87.5-206.3 mean sequencing depths, we demonstrate that our method not only outperforms several existing methods in the calling of mutations with moderate allele frequencies but also enables accurate calling of mutations with low allele frequencies (","DOI":"10.1093/nar/gkt126","note":"PMID: 23471004","language":"eng","author":[{"family":"Shiraishi","given":"Y."},{"family":"Sato","given":"Y."},{"family":"Chiba","given":"K."},{"family":"Okuno","given":"Y."},{"family":"Nagata","given":"Y."},{"family":"Yoshida","given":"K."},{"family":"Shiba","given":"N."},{"family":"Hayashi","given":"Y."},{"family":"Kume","given":"H."},{"family":"Homma","given":"Y."},{"family":"Sanada","given":"M."},{"family":"Ogawa","given":"S."},{"family":"Miyano","given":"S."}],"issued":{"date-parts":[["2013",4]]},"PMID":"23471004"}}],"schema":"https://github.com/citation-style-language/schema/raw/master/csl-citation.json"} </w:instrText>
      </w:r>
      <w:r>
        <w:rPr>
          <w:lang w:val="en-US"/>
        </w:rPr>
        <w:fldChar w:fldCharType="separate"/>
      </w:r>
      <w:r w:rsidR="003C2BAB" w:rsidRPr="003C2BAB">
        <w:rPr>
          <w:rFonts w:ascii="Calibri" w:hAnsi="Calibri"/>
        </w:rPr>
        <w:t>(5)</w:t>
      </w:r>
      <w:r>
        <w:rPr>
          <w:lang w:val="en-US"/>
        </w:rPr>
        <w:fldChar w:fldCharType="end"/>
      </w:r>
      <w:r>
        <w:rPr>
          <w:lang w:val="en-US"/>
        </w:rPr>
        <w:t xml:space="preserve">.  The allele frequencies from the paired normal-tumor samples are then compared to the inferred sequencing error distribution and the algorithm uses this information to decide whether a somatic variant should be called. The EB Call VCF file contains both SNVs and </w:t>
      </w:r>
      <w:proofErr w:type="spellStart"/>
      <w:r>
        <w:rPr>
          <w:lang w:val="en-US"/>
        </w:rPr>
        <w:t>indels</w:t>
      </w:r>
      <w:proofErr w:type="spellEnd"/>
      <w:r>
        <w:rPr>
          <w:lang w:val="en-US"/>
        </w:rPr>
        <w:t>.</w:t>
      </w:r>
    </w:p>
    <w:p w:rsidR="00B2219C" w:rsidRPr="00676D41" w:rsidRDefault="00B2219C" w:rsidP="00B2219C">
      <w:pPr>
        <w:spacing w:line="480" w:lineRule="auto"/>
        <w:jc w:val="both"/>
        <w:rPr>
          <w:lang w:val="en-US"/>
        </w:rPr>
      </w:pPr>
      <w:proofErr w:type="spellStart"/>
      <w:r>
        <w:rPr>
          <w:b/>
          <w:lang w:val="en-US"/>
        </w:rPr>
        <w:t>Virmid</w:t>
      </w:r>
      <w:proofErr w:type="spellEnd"/>
      <w:r>
        <w:rPr>
          <w:b/>
          <w:lang w:val="en-US"/>
        </w:rPr>
        <w:t xml:space="preserve"> </w:t>
      </w:r>
      <w:r>
        <w:rPr>
          <w:lang w:val="en-US"/>
        </w:rPr>
        <w:t xml:space="preserve">is a somatic variant caller developed by a conjunction of researchers from California, USA and researchers from Korea </w:t>
      </w:r>
      <w:r>
        <w:rPr>
          <w:lang w:val="en-US"/>
        </w:rPr>
        <w:fldChar w:fldCharType="begin"/>
      </w:r>
      <w:r w:rsidR="003C2BAB">
        <w:rPr>
          <w:lang w:val="en-US"/>
        </w:rPr>
        <w:instrText xml:space="preserve"> ADDIN ZOTERO_ITEM CSL_CITATION {"citationID":"1i5g1rj4fj","properties":{"formattedCitation":"(6)","plainCitation":"(6)"},"citationItems":[{"id":374,"uris":["http://zotero.org/users/1940639/items/J4B94Q6P"],"uri":["http://zotero.org/users/1940639/items/J4B94Q6P"],"itemData":{"id":374,"type":"article-journal","title":"Virmid: accurate detection of somatic mutations with sample impurity inference","container-title":"Genome Biology","page":"R90","volume":"14","issue":"8","source":"PubMed Central","abstract":"Detection of somatic variation using sequence from disease-control matched data sets is a critical first step. In many cases including cancer, however, it is hard to isolate pure disease tissue, and the impurity hinders accurate mutation analysis by disrupting overall allele frequencies. Here, we propose a new method, Virmid, that explicitly determines the level of impurity in the sample, and uses it for improved detection of somatic variation. Extensive tests on simulated and real sequencing data from breast cancer and hemimegalencephaly demonstrate the power of our model. A software implementation of our method is available at http://sourceforge.net/projects/virmid/.","DOI":"10.1186/gb-2013-14-8-r90","ISSN":"1465-6906","note":"PMID: 23987214\nPMCID: PMC4054681","shortTitle":"Virmid","journalAbbreviation":"Genome Biol","author":[{"family":"Kim","given":"Sangwoo"},{"family":"Jeong","given":"Kyowon"},{"family":"Bhutani","given":"Kunal"},{"family":"Lee","given":"Jeong Ho"},{"family":"Patel","given":"Anand"},{"family":"Scott","given":"Eric"},{"family":"Nam","given":"Hojung"},{"family":"Lee","given":"Hayan"},{"family":"Gleeson","given":"Joseph G"},{"family":"Bafna","given":"Vineet"}],"issued":{"date-parts":[["2013"]]},"PMID":"23987214","PMCID":"PMC4054681"}}],"schema":"https://github.com/citation-style-language/schema/raw/master/csl-citation.json"} </w:instrText>
      </w:r>
      <w:r>
        <w:rPr>
          <w:lang w:val="en-US"/>
        </w:rPr>
        <w:fldChar w:fldCharType="separate"/>
      </w:r>
      <w:r w:rsidR="003C2BAB" w:rsidRPr="003C2BAB">
        <w:rPr>
          <w:rFonts w:ascii="Calibri" w:hAnsi="Calibri"/>
          <w:lang w:val="en-US"/>
        </w:rPr>
        <w:t>(6)</w:t>
      </w:r>
      <w:r>
        <w:rPr>
          <w:lang w:val="en-US"/>
        </w:rPr>
        <w:fldChar w:fldCharType="end"/>
      </w:r>
      <w:r>
        <w:rPr>
          <w:lang w:val="en-US"/>
        </w:rPr>
        <w:t xml:space="preserve">. The first step in the </w:t>
      </w:r>
      <w:proofErr w:type="spellStart"/>
      <w:r>
        <w:rPr>
          <w:lang w:val="en-US"/>
        </w:rPr>
        <w:t>Virmid</w:t>
      </w:r>
      <w:proofErr w:type="spellEnd"/>
      <w:r>
        <w:rPr>
          <w:lang w:val="en-US"/>
        </w:rPr>
        <w:t xml:space="preserve"> algorithm is to estimate α,</w:t>
      </w:r>
      <w:r w:rsidRPr="0000079F">
        <w:rPr>
          <w:lang w:val="en-US"/>
        </w:rPr>
        <w:t xml:space="preserve"> </w:t>
      </w:r>
      <w:r>
        <w:rPr>
          <w:lang w:val="en-US"/>
        </w:rPr>
        <w:t xml:space="preserve">the level of impurity, i.e. the admixture of stromal cells </w:t>
      </w:r>
      <w:bookmarkStart w:id="0" w:name="_GoBack"/>
      <w:bookmarkEnd w:id="0"/>
      <w:r>
        <w:rPr>
          <w:lang w:val="en-US"/>
        </w:rPr>
        <w:t xml:space="preserve">in the cancer sample. A maximum likelihood estimation method is used. Next, the most probable genotype is estimated in the somatic variant caller step, using a Bayesian algorithm. The output VCF file from </w:t>
      </w:r>
      <w:proofErr w:type="spellStart"/>
      <w:r>
        <w:rPr>
          <w:lang w:val="en-US"/>
        </w:rPr>
        <w:t>Virmid</w:t>
      </w:r>
      <w:proofErr w:type="spellEnd"/>
      <w:r>
        <w:rPr>
          <w:lang w:val="en-US"/>
        </w:rPr>
        <w:t xml:space="preserve"> contains only SNVs.</w:t>
      </w:r>
    </w:p>
    <w:p w:rsidR="00B2219C" w:rsidRPr="00817A30" w:rsidRDefault="00B2219C" w:rsidP="00B2219C">
      <w:pPr>
        <w:spacing w:line="480" w:lineRule="auto"/>
        <w:jc w:val="both"/>
        <w:rPr>
          <w:lang w:val="en-US"/>
        </w:rPr>
      </w:pPr>
      <w:proofErr w:type="spellStart"/>
      <w:r>
        <w:rPr>
          <w:b/>
          <w:lang w:val="en-US"/>
        </w:rPr>
        <w:t>VarS</w:t>
      </w:r>
      <w:r w:rsidRPr="00144D00">
        <w:rPr>
          <w:b/>
          <w:lang w:val="en-US"/>
        </w:rPr>
        <w:t>can</w:t>
      </w:r>
      <w:proofErr w:type="spellEnd"/>
      <w:r w:rsidRPr="00144D00">
        <w:rPr>
          <w:b/>
          <w:lang w:val="en-US"/>
        </w:rPr>
        <w:t xml:space="preserve"> 2</w:t>
      </w:r>
      <w:r>
        <w:rPr>
          <w:lang w:val="en-US"/>
        </w:rPr>
        <w:t xml:space="preserve"> is a somatic variant caller based on both a heuristic and statistical algorithm and is,</w:t>
      </w:r>
      <w:r w:rsidRPr="000B5A2F">
        <w:rPr>
          <w:lang w:val="en-US"/>
        </w:rPr>
        <w:t xml:space="preserve"> </w:t>
      </w:r>
      <w:r>
        <w:rPr>
          <w:lang w:val="en-US"/>
        </w:rPr>
        <w:t xml:space="preserve">like Somatic Sniper, developed at The Genome Institute at Washington University </w:t>
      </w:r>
      <w:r>
        <w:rPr>
          <w:lang w:val="en-US"/>
        </w:rPr>
        <w:fldChar w:fldCharType="begin"/>
      </w:r>
      <w:r w:rsidR="003C2BAB">
        <w:rPr>
          <w:lang w:val="en-US"/>
        </w:rPr>
        <w:instrText xml:space="preserve"> ADDIN ZOTERO_ITEM CSL_CITATION {"citationID":"ppL5WALU","properties":{"formattedCitation":"(7)","plainCitation":"(7)"},"citationItems":[{"id":517,"uris":["http://zotero.org/users/1940639/items/SK7PB8EP"],"uri":["http://zotero.org/users/1940639/items/SK7PB8EP"],"itemData":{"id":517,"type":"article-journal","title":"VarScan 2: Somatic mutation and copy number alteration discovery in cancer by exome sequencing","container-title":"Genome Research","page":"568-576","volume":"22","issue":"3","source":"genome.cshlp.org","abstract":"Cancer is a disease driven by genetic variation and mutation. Exome sequencing can be utilized for discovering these variants and mutations across hundreds of tumors. Here we present an analysis tool, VarScan 2, for the detection of somatic mutations and copy number alterations (CNAs) in exome data from tumor–normal pairs. Unlike most current approaches, our algorithm reads data from both samples simultaneously; a heuristic and statistical algorithm detects sequence variants and classifies them by somatic status (germline, somatic, or LOH); while a comparison of normalized read depth delineates relative copy number changes. We apply these methods to the analysis of exome sequence data from 151 high-grade ovarian tumors characterized as part of the Cancer Genome Atlas (TCGA). We validated some 7790 somatic coding mutations, achieving 93% sensitivity and 85% precision for single nucleotide variant (SNV) detection. Exome-based CNA analysis identified 29 large-scale alterations and 619 focal events per tumor on average. As in our previous analysis of these data, we observed frequent amplification of oncogenes (e.g., CCNE1, MYC) and deletion of tumor suppressors (NF1, PTEN, and CDKN2A). We searched for additional recurrent focal CNAs using the correlation matrix diagonal segmentation (CMDS) algorithm, which identified 424 significant events affecting 582 genes. Taken together, our results demonstrate the robust performance of VarScan 2 for somatic mutation and CNA detection and shed new light on the landscape of genetic alterations in ovarian cancer.","DOI":"10.1101/gr.129684.111","ISSN":"1088-9051, 1549-5469","note":"PMID: 22300766","shortTitle":"VarScan 2","journalAbbreviation":"Genome Res.","language":"en","author":[{"family":"Koboldt","given":"Daniel C."},{"family":"Zhang","given":"Qunyuan"},{"family":"Larson","given":"David E."},{"family":"Shen","given":"Dong"},{"family":"McLellan","given":"Michael D."},{"family":"Lin","given":"Ling"},{"family":"Miller","given":"Christopher A."},{"family":"Mardis","given":"Elaine R."},{"family":"Ding","given":"Li"},{"family":"Wilson","given":"Richard K."}],"issued":{"date-parts":[["2012",1,3]]},"PMID":"22300766"}}],"schema":"https://github.com/citation-style-language/schema/raw/master/csl-citation.json"} </w:instrText>
      </w:r>
      <w:r>
        <w:rPr>
          <w:lang w:val="en-US"/>
        </w:rPr>
        <w:fldChar w:fldCharType="separate"/>
      </w:r>
      <w:r w:rsidR="003C2BAB" w:rsidRPr="003C2BAB">
        <w:rPr>
          <w:rFonts w:ascii="Calibri" w:hAnsi="Calibri"/>
          <w:lang w:val="en-US"/>
        </w:rPr>
        <w:t>(7)</w:t>
      </w:r>
      <w:r>
        <w:rPr>
          <w:lang w:val="en-US"/>
        </w:rPr>
        <w:fldChar w:fldCharType="end"/>
      </w:r>
      <w:r w:rsidRPr="002E4B5C">
        <w:rPr>
          <w:lang w:val="en-US"/>
        </w:rPr>
        <w:t xml:space="preserve">. </w:t>
      </w:r>
      <w:proofErr w:type="spellStart"/>
      <w:r w:rsidRPr="00035BAA">
        <w:rPr>
          <w:lang w:val="en-US"/>
        </w:rPr>
        <w:t>Varscan</w:t>
      </w:r>
      <w:proofErr w:type="spellEnd"/>
      <w:r w:rsidRPr="00035BAA">
        <w:rPr>
          <w:lang w:val="en-US"/>
        </w:rPr>
        <w:t xml:space="preserve"> 2 produces separate VCF files containing SNVs and </w:t>
      </w:r>
      <w:proofErr w:type="spellStart"/>
      <w:r w:rsidRPr="00035BAA">
        <w:rPr>
          <w:lang w:val="en-US"/>
        </w:rPr>
        <w:t>indels</w:t>
      </w:r>
      <w:proofErr w:type="spellEnd"/>
      <w:r w:rsidRPr="00035BAA">
        <w:rPr>
          <w:lang w:val="en-US"/>
        </w:rPr>
        <w:t xml:space="preserve">. </w:t>
      </w:r>
      <w:r>
        <w:rPr>
          <w:lang w:val="en-US"/>
        </w:rPr>
        <w:t xml:space="preserve">The </w:t>
      </w:r>
      <w:proofErr w:type="spellStart"/>
      <w:r>
        <w:rPr>
          <w:lang w:val="en-US"/>
        </w:rPr>
        <w:t>Varscan</w:t>
      </w:r>
      <w:proofErr w:type="spellEnd"/>
      <w:r>
        <w:rPr>
          <w:lang w:val="en-US"/>
        </w:rPr>
        <w:t xml:space="preserve"> 2 algorithm reads</w:t>
      </w:r>
      <w:r>
        <w:rPr>
          <w:i/>
          <w:lang w:val="en-US"/>
        </w:rPr>
        <w:t xml:space="preserve"> </w:t>
      </w:r>
      <w:r>
        <w:rPr>
          <w:lang w:val="en-US"/>
        </w:rPr>
        <w:t xml:space="preserve">BAM files from tumor and normal samples simultaneously and performs heuristic pairwise comparisons of base calls and normalized sequence depths at each position. Variants are classified into germline, somatic, LOH and unknown which in the VCF files </w:t>
      </w:r>
      <w:proofErr w:type="gramStart"/>
      <w:r>
        <w:rPr>
          <w:lang w:val="en-US"/>
        </w:rPr>
        <w:t>is</w:t>
      </w:r>
      <w:proofErr w:type="gramEnd"/>
      <w:r>
        <w:rPr>
          <w:lang w:val="en-US"/>
        </w:rPr>
        <w:t xml:space="preserve"> stated as SS, variant status, as in Somatic Sniper. Variants are, by default, called homozygous if supported by 75 % or more of all reads at a position, otherwise they are called heterozygous </w:t>
      </w:r>
      <w:r>
        <w:rPr>
          <w:lang w:val="en-US"/>
        </w:rPr>
        <w:fldChar w:fldCharType="begin"/>
      </w:r>
      <w:r w:rsidR="003C2BAB">
        <w:rPr>
          <w:lang w:val="en-US"/>
        </w:rPr>
        <w:instrText xml:space="preserve"> ADDIN ZOTERO_ITEM CSL_CITATION {"citationID":"2p3parjfsm","properties":{"formattedCitation":"(7)","plainCitation":"(7)"},"citationItems":[{"id":517,"uris":["http://zotero.org/users/1940639/items/SK7PB8EP"],"uri":["http://zotero.org/users/1940639/items/SK7PB8EP"],"itemData":{"id":517,"type":"article-journal","title":"VarScan 2: Somatic mutation and copy number alteration discovery in cancer by exome sequencing","container-title":"Genome Research","page":"568-576","volume":"22","issue":"3","source":"genome.cshlp.org","abstract":"Cancer is a disease driven by genetic variation and mutation. Exome sequencing can be utilized for discovering these variants and mutations across hundreds of tumors. Here we present an analysis tool, VarScan 2, for the detection of somatic mutations and copy number alterations (CNAs) in exome data from tumor–normal pairs. Unlike most current approaches, our algorithm reads data from both samples simultaneously; a heuristic and statistical algorithm detects sequence variants and classifies them by somatic status (germline, somatic, or LOH); while a comparison of normalized read depth delineates relative copy number changes. We apply these methods to the analysis of exome sequence data from 151 high-grade ovarian tumors characterized as part of the Cancer Genome Atlas (TCGA). We validated some 7790 somatic coding mutations, achieving 93% sensitivity and 85% precision for single nucleotide variant (SNV) detection. Exome-based CNA analysis identified 29 large-scale alterations and 619 focal events per tumor on average. As in our previous analysis of these data, we observed frequent amplification of oncogenes (e.g., CCNE1, MYC) and deletion of tumor suppressors (NF1, PTEN, and CDKN2A). We searched for additional recurrent focal CNAs using the correlation matrix diagonal segmentation (CMDS) algorithm, which identified 424 significant events affecting 582 genes. Taken together, our results demonstrate the robust performance of VarScan 2 for somatic mutation and CNA detection and shed new light on the landscape of genetic alterations in ovarian cancer.","DOI":"10.1101/gr.129684.111","ISSN":"1088-9051, 1549-5469","note":"PMID: 22300766","shortTitle":"VarScan 2","journalAbbreviation":"Genome Res.","language":"en","author":[{"family":"Koboldt","given":"Daniel C."},{"family":"Zhang","given":"Qunyuan"},{"family":"Larson","given":"David E."},{"family":"Shen","given":"Dong"},{"family":"McLellan","given":"Michael D."},{"family":"Lin","given":"Ling"},{"family":"Miller","given":"Christopher A."},{"family":"Mardis","given":"Elaine R."},{"family":"Ding","given":"Li"},{"family":"Wilson","given":"Richard K."}],"issued":{"date-parts":[["2012",1,3]]},"PMID":"22300766"}}],"schema":"https://github.com/citation-style-language/schema/raw/master/csl-citation.json"} </w:instrText>
      </w:r>
      <w:r>
        <w:rPr>
          <w:lang w:val="en-US"/>
        </w:rPr>
        <w:fldChar w:fldCharType="separate"/>
      </w:r>
      <w:r w:rsidR="003C2BAB" w:rsidRPr="003C2BAB">
        <w:rPr>
          <w:rFonts w:ascii="Calibri" w:hAnsi="Calibri"/>
        </w:rPr>
        <w:t>(7)</w:t>
      </w:r>
      <w:r>
        <w:rPr>
          <w:lang w:val="en-US"/>
        </w:rPr>
        <w:fldChar w:fldCharType="end"/>
      </w:r>
      <w:r>
        <w:rPr>
          <w:lang w:val="en-US"/>
        </w:rPr>
        <w:t xml:space="preserve">. If the genotypes of the tumor and normal samples do not match at any given position, their read counts are evaluated by one-tailed Fishers exact test. The number of reference-supporting reads (outcome 1) and variant-supporting reads (outcome 2) observed in tumor (category 1) is compared to the same observed in normal (category </w:t>
      </w:r>
      <w:r>
        <w:rPr>
          <w:lang w:val="en-US"/>
        </w:rPr>
        <w:lastRenderedPageBreak/>
        <w:t xml:space="preserve">2). If the resulting p–value meets a significance threshold (user-defined) the variant is called somatic (if the normal matches the reference) or LOH (if the normal is heterozygous) </w:t>
      </w:r>
      <w:r>
        <w:rPr>
          <w:lang w:val="en-US"/>
        </w:rPr>
        <w:fldChar w:fldCharType="begin"/>
      </w:r>
      <w:r w:rsidR="003C2BAB">
        <w:rPr>
          <w:lang w:val="en-US"/>
        </w:rPr>
        <w:instrText xml:space="preserve"> ADDIN ZOTERO_ITEM CSL_CITATION {"citationID":"9b6nierj7","properties":{"formattedCitation":"(7)","plainCitation":"(7)"},"citationItems":[{"id":517,"uris":["http://zotero.org/users/1940639/items/SK7PB8EP"],"uri":["http://zotero.org/users/1940639/items/SK7PB8EP"],"itemData":{"id":517,"type":"article-journal","title":"VarScan 2: Somatic mutation and copy number alteration discovery in cancer by exome sequencing","container-title":"Genome Research","page":"568-576","volume":"22","issue":"3","source":"genome.cshlp.org","abstract":"Cancer is a disease driven by genetic variation and mutation. Exome sequencing can be utilized for discovering these variants and mutations across hundreds of tumors. Here we present an analysis tool, VarScan 2, for the detection of somatic mutations and copy number alterations (CNAs) in exome data from tumor–normal pairs. Unlike most current approaches, our algorithm reads data from both samples simultaneously; a heuristic and statistical algorithm detects sequence variants and classifies them by somatic status (germline, somatic, or LOH); while a comparison of normalized read depth delineates relative copy number changes. We apply these methods to the analysis of exome sequence data from 151 high-grade ovarian tumors characterized as part of the Cancer Genome Atlas (TCGA). We validated some 7790 somatic coding mutations, achieving 93% sensitivity and 85% precision for single nucleotide variant (SNV) detection. Exome-based CNA analysis identified 29 large-scale alterations and 619 focal events per tumor on average. As in our previous analysis of these data, we observed frequent amplification of oncogenes (e.g., CCNE1, MYC) and deletion of tumor suppressors (NF1, PTEN, and CDKN2A). We searched for additional recurrent focal CNAs using the correlation matrix diagonal segmentation (CMDS) algorithm, which identified 424 significant events affecting 582 genes. Taken together, our results demonstrate the robust performance of VarScan 2 for somatic mutation and CNA detection and shed new light on the landscape of genetic alterations in ovarian cancer.","DOI":"10.1101/gr.129684.111","ISSN":"1088-9051, 1549-5469","note":"PMID: 22300766","shortTitle":"VarScan 2","journalAbbreviation":"Genome Res.","language":"en","author":[{"family":"Koboldt","given":"Daniel C."},{"family":"Zhang","given":"Qunyuan"},{"family":"Larson","given":"David E."},{"family":"Shen","given":"Dong"},{"family":"McLellan","given":"Michael D."},{"family":"Lin","given":"Ling"},{"family":"Miller","given":"Christopher A."},{"family":"Mardis","given":"Elaine R."},{"family":"Ding","given":"Li"},{"family":"Wilson","given":"Richard K."}],"issued":{"date-parts":[["2012",1,3]]},"PMID":"22300766"}}],"schema":"https://github.com/citation-style-language/schema/raw/master/csl-citation.json"} </w:instrText>
      </w:r>
      <w:r>
        <w:rPr>
          <w:lang w:val="en-US"/>
        </w:rPr>
        <w:fldChar w:fldCharType="separate"/>
      </w:r>
      <w:r w:rsidR="003C2BAB" w:rsidRPr="003C2BAB">
        <w:rPr>
          <w:rFonts w:ascii="Calibri" w:hAnsi="Calibri"/>
        </w:rPr>
        <w:t>(7)</w:t>
      </w:r>
      <w:r>
        <w:rPr>
          <w:lang w:val="en-US"/>
        </w:rPr>
        <w:fldChar w:fldCharType="end"/>
      </w:r>
      <w:r>
        <w:rPr>
          <w:lang w:val="en-US"/>
        </w:rPr>
        <w:t>. If the difference does not meet the significance threshold the variant is categorized as germline. The Fisher’s p-value is included in the VCF file as SPV (Somatic P-value for somatic/LOH events) and SSC (</w:t>
      </w:r>
      <w:proofErr w:type="spellStart"/>
      <w:r>
        <w:rPr>
          <w:lang w:val="en-US"/>
        </w:rPr>
        <w:t>phred</w:t>
      </w:r>
      <w:proofErr w:type="spellEnd"/>
      <w:r>
        <w:rPr>
          <w:lang w:val="en-US"/>
        </w:rPr>
        <w:t>-scaled somatic score). The Fisher’s exact test is done for each variant and the p-values are not subsequently corrected for multiple testing. We utilized a cut-off value of Fisher’s p-value &lt; 0.05.</w:t>
      </w:r>
    </w:p>
    <w:p w:rsidR="00B2219C" w:rsidRDefault="00B2219C" w:rsidP="00B2219C">
      <w:pPr>
        <w:spacing w:line="480" w:lineRule="auto"/>
        <w:jc w:val="both"/>
        <w:rPr>
          <w:lang w:val="en-US"/>
        </w:rPr>
      </w:pPr>
      <w:r>
        <w:rPr>
          <w:b/>
          <w:lang w:val="en-US"/>
        </w:rPr>
        <w:t>Shimmer</w:t>
      </w:r>
      <w:r w:rsidRPr="0011388B">
        <w:rPr>
          <w:lang w:val="en-US"/>
        </w:rPr>
        <w:t xml:space="preserve"> </w:t>
      </w:r>
      <w:r w:rsidRPr="00C77216">
        <w:rPr>
          <w:lang w:val="en-US"/>
        </w:rPr>
        <w:t xml:space="preserve">employs a </w:t>
      </w:r>
      <w:r>
        <w:rPr>
          <w:lang w:val="en-US"/>
        </w:rPr>
        <w:t xml:space="preserve">statistical </w:t>
      </w:r>
      <w:r w:rsidRPr="00C77216">
        <w:rPr>
          <w:lang w:val="en-US"/>
        </w:rPr>
        <w:t xml:space="preserve">model quite similar to that of </w:t>
      </w:r>
      <w:proofErr w:type="spellStart"/>
      <w:r w:rsidRPr="00C77216">
        <w:rPr>
          <w:lang w:val="en-US"/>
        </w:rPr>
        <w:t>Varscan</w:t>
      </w:r>
      <w:proofErr w:type="spellEnd"/>
      <w:r w:rsidRPr="00C77216">
        <w:rPr>
          <w:lang w:val="en-US"/>
        </w:rPr>
        <w:t xml:space="preserve"> 2, but in addition to this it </w:t>
      </w:r>
      <w:r>
        <w:rPr>
          <w:lang w:val="en-US"/>
        </w:rPr>
        <w:t xml:space="preserve">performs a correction for multiple testing. The Shimmer algorithm examines the base counts for each possible allele at every genomic position covered by sequence data in both the normal and tumor sample </w:t>
      </w:r>
      <w:r>
        <w:rPr>
          <w:lang w:val="en-US"/>
        </w:rPr>
        <w:fldChar w:fldCharType="begin"/>
      </w:r>
      <w:r w:rsidR="003C2BAB">
        <w:rPr>
          <w:lang w:val="en-US"/>
        </w:rPr>
        <w:instrText xml:space="preserve"> ADDIN ZOTERO_ITEM CSL_CITATION {"citationID":"1tc8cpr1u4","properties":{"formattedCitation":"(8)","plainCitation":"(8)"},"citationItems":[{"id":377,"uris":["http://zotero.org/users/1940639/items/J96V3ZZX"],"uri":["http://zotero.org/users/1940639/items/J96V3ZZX"],"itemData":{"id":377,"type":"article-journal","title":"Shimmer: detection of genetic alterations in tumors using next-generation sequence data","container-title":"Bioinformatics","page":"1498-1503","volume":"29","issue":"12","source":"PubMed Central","abstract":"Motivation: Extensive DNA sequencing of tumor and matched normal samples using exome and whole-genome sequencing technologies has enabled the discovery of recurrent genetic alterations in cancer cells, but variability in stromal contamination and subclonal heterogeneity still present a severe challenge to available detection algorithms., Results: Here, we describe publicly available software, Shimmer, which accurately detects somatic single-nucleotide variants using statistical hypothesis testing with multiple testing correction. This program produces somatic single-nucleotide variant predictions with significantly higher sensitivity and accuracy than other available software when run on highly contaminated or heterogeneous samples, and it gives comparable sensitivity and accuracy when run on samples of high purity., Availability:\nhttp://www.github.com/nhansen/Shimmer, Contact:\nnhansen@mail.nih.gov, Supplementary information:\nSupplementary data are available at Bioinformatics online.","DOI":"10.1093/bioinformatics/btt183","ISSN":"1367-4803","note":"PMID: 23620360\nPMCID: PMC3673219","shortTitle":"Shimmer","journalAbbreviation":"Bioinformatics","author":[{"family":"Hansen","given":"Nancy F."},{"family":"Gartner","given":"Jared J."},{"family":"Mei","given":"Lan"},{"family":"Samuels","given":"Yardena"},{"family":"Mullikin","given":"James C."}],"issued":{"date-parts":[["2013",6,15]]},"PMID":"23620360","PMCID":"PMC3673219"}}],"schema":"https://github.com/citation-style-language/schema/raw/master/csl-citation.json"} </w:instrText>
      </w:r>
      <w:r>
        <w:rPr>
          <w:lang w:val="en-US"/>
        </w:rPr>
        <w:fldChar w:fldCharType="separate"/>
      </w:r>
      <w:r w:rsidR="003C2BAB" w:rsidRPr="003C2BAB">
        <w:rPr>
          <w:rFonts w:ascii="Calibri" w:hAnsi="Calibri"/>
          <w:lang w:val="en-US"/>
        </w:rPr>
        <w:t>(8)</w:t>
      </w:r>
      <w:r>
        <w:rPr>
          <w:lang w:val="en-US"/>
        </w:rPr>
        <w:fldChar w:fldCharType="end"/>
      </w:r>
      <w:r>
        <w:rPr>
          <w:lang w:val="en-US"/>
        </w:rPr>
        <w:t xml:space="preserve">. If the total number of reads having a non-reference allele in tumor and normal exceeds a minimum threshold, a Fisher’s exact test is performed to test the null-hypothesis that there is no somatic mutation at this position. If the resulting p-value is below the cut-off the null-hypothesis can be rejected, stating that there is a somatic mutation at this position. As many p-values are created, subsequently, a correction for multiple testing is performed using the </w:t>
      </w:r>
      <w:proofErr w:type="spellStart"/>
      <w:r>
        <w:rPr>
          <w:lang w:val="en-US"/>
        </w:rPr>
        <w:t>Benjamini</w:t>
      </w:r>
      <w:proofErr w:type="spellEnd"/>
      <w:r>
        <w:rPr>
          <w:lang w:val="en-US"/>
        </w:rPr>
        <w:t xml:space="preserve"> and Hochberg algorithm </w:t>
      </w:r>
      <w:r>
        <w:rPr>
          <w:lang w:val="en-US"/>
        </w:rPr>
        <w:fldChar w:fldCharType="begin"/>
      </w:r>
      <w:r w:rsidR="003C2BAB">
        <w:rPr>
          <w:lang w:val="en-US"/>
        </w:rPr>
        <w:instrText xml:space="preserve"> ADDIN ZOTERO_ITEM CSL_CITATION {"citationID":"15bqu9uehv","properties":{"formattedCitation":"(9)","plainCitation":"(9)"},"citationItems":[{"id":577,"uris":["http://zotero.org/users/1940639/items/VRR7JRB8"],"uri":["http://zotero.org/users/1940639/items/VRR7JRB8"],"itemData":{"id":577,"type":"article-journal","title":"Controlling the false discovery rate: a practical and powerfull approach to multiple testing.","container-title":"J.R. Soc. Stat. B, 57, 289-300.","volume":"1995","author":[{"family":"Benjamini and Hochberg","given":"Y."}]}}],"schema":"https://github.com/citation-style-language/schema/raw/master/csl-citation.json"} </w:instrText>
      </w:r>
      <w:r>
        <w:rPr>
          <w:lang w:val="en-US"/>
        </w:rPr>
        <w:fldChar w:fldCharType="separate"/>
      </w:r>
      <w:r w:rsidR="003C2BAB" w:rsidRPr="003C2BAB">
        <w:rPr>
          <w:rFonts w:ascii="Calibri" w:hAnsi="Calibri"/>
          <w:lang w:val="en-US"/>
        </w:rPr>
        <w:t>(9)</w:t>
      </w:r>
      <w:r>
        <w:rPr>
          <w:lang w:val="en-US"/>
        </w:rPr>
        <w:fldChar w:fldCharType="end"/>
      </w:r>
      <w:r>
        <w:rPr>
          <w:lang w:val="en-US"/>
        </w:rPr>
        <w:t>.</w:t>
      </w:r>
      <w:r w:rsidRPr="00EA1C54">
        <w:rPr>
          <w:color w:val="FF0000"/>
          <w:lang w:val="en-US"/>
        </w:rPr>
        <w:t xml:space="preserve"> </w:t>
      </w:r>
      <w:r>
        <w:rPr>
          <w:lang w:val="en-US"/>
        </w:rPr>
        <w:t xml:space="preserve">Hence, Shimmer VCF files only contain variant calls with a False Discovery Rate below a certain threshold. </w:t>
      </w:r>
    </w:p>
    <w:p w:rsidR="00B2219C" w:rsidRDefault="00B2219C" w:rsidP="00B2219C">
      <w:pPr>
        <w:spacing w:line="480" w:lineRule="auto"/>
        <w:jc w:val="both"/>
        <w:rPr>
          <w:b/>
          <w:lang w:val="en-US"/>
        </w:rPr>
      </w:pPr>
      <w:proofErr w:type="spellStart"/>
      <w:r>
        <w:rPr>
          <w:b/>
          <w:lang w:val="en-US"/>
        </w:rPr>
        <w:t>Indelocator</w:t>
      </w:r>
      <w:proofErr w:type="spellEnd"/>
      <w:r>
        <w:rPr>
          <w:b/>
          <w:lang w:val="en-US"/>
        </w:rPr>
        <w:t xml:space="preserve"> </w:t>
      </w:r>
      <w:r>
        <w:rPr>
          <w:lang w:val="en-US"/>
        </w:rPr>
        <w:t xml:space="preserve">is a somatic variant caller tool developed by the Cancer Group at Broad Institute, like </w:t>
      </w:r>
      <w:proofErr w:type="spellStart"/>
      <w:r>
        <w:rPr>
          <w:lang w:val="en-US"/>
        </w:rPr>
        <w:t>Mutect</w:t>
      </w:r>
      <w:proofErr w:type="spellEnd"/>
      <w:r>
        <w:rPr>
          <w:lang w:val="en-US"/>
        </w:rPr>
        <w:t xml:space="preserve">, but this tool is solely for detection of </w:t>
      </w:r>
      <w:proofErr w:type="spellStart"/>
      <w:r>
        <w:rPr>
          <w:lang w:val="en-US"/>
        </w:rPr>
        <w:t>indels</w:t>
      </w:r>
      <w:proofErr w:type="spellEnd"/>
      <w:r>
        <w:rPr>
          <w:lang w:val="en-US"/>
        </w:rPr>
        <w:t xml:space="preserve"> in cancer samples (not published). </w:t>
      </w:r>
      <w:r w:rsidRPr="0022697A">
        <w:rPr>
          <w:b/>
          <w:lang w:val="en-US"/>
        </w:rPr>
        <w:t xml:space="preserve"> </w:t>
      </w:r>
    </w:p>
    <w:p w:rsidR="003C2BAB" w:rsidRDefault="003C2BAB" w:rsidP="00B2219C">
      <w:pPr>
        <w:spacing w:line="480" w:lineRule="auto"/>
        <w:jc w:val="both"/>
        <w:rPr>
          <w:b/>
          <w:lang w:val="en-US"/>
        </w:rPr>
      </w:pPr>
    </w:p>
    <w:p w:rsidR="003C2BAB" w:rsidRDefault="003C2BAB" w:rsidP="00B2219C">
      <w:pPr>
        <w:spacing w:line="480" w:lineRule="auto"/>
        <w:jc w:val="both"/>
        <w:rPr>
          <w:b/>
          <w:lang w:val="en-US"/>
        </w:rPr>
      </w:pPr>
      <w:r>
        <w:rPr>
          <w:b/>
          <w:lang w:val="en-US"/>
        </w:rPr>
        <w:t>References</w:t>
      </w:r>
    </w:p>
    <w:p w:rsidR="003C2BAB" w:rsidRPr="003C2BAB" w:rsidRDefault="003C2BAB" w:rsidP="003C2BAB">
      <w:pPr>
        <w:pStyle w:val="Bibliografi"/>
        <w:rPr>
          <w:rFonts w:ascii="Calibri" w:hAnsi="Calibri"/>
          <w:lang w:val="en-US"/>
        </w:rPr>
      </w:pPr>
      <w:r>
        <w:rPr>
          <w:lang w:val="en-US"/>
        </w:rPr>
        <w:fldChar w:fldCharType="begin"/>
      </w:r>
      <w:r>
        <w:rPr>
          <w:lang w:val="en-US"/>
        </w:rPr>
        <w:instrText xml:space="preserve"> ADDIN ZOTERO_BIBL {"custom":[]} CSL_BIBLIOGRAPHY </w:instrText>
      </w:r>
      <w:r>
        <w:rPr>
          <w:lang w:val="en-US"/>
        </w:rPr>
        <w:fldChar w:fldCharType="separate"/>
      </w:r>
      <w:r w:rsidRPr="003C2BAB">
        <w:rPr>
          <w:rFonts w:ascii="Calibri" w:hAnsi="Calibri"/>
          <w:lang w:val="en-US"/>
        </w:rPr>
        <w:t xml:space="preserve">1. </w:t>
      </w:r>
      <w:r w:rsidRPr="003C2BAB">
        <w:rPr>
          <w:rFonts w:ascii="Calibri" w:hAnsi="Calibri"/>
          <w:lang w:val="en-US"/>
        </w:rPr>
        <w:tab/>
      </w:r>
      <w:proofErr w:type="spellStart"/>
      <w:r w:rsidRPr="003C2BAB">
        <w:rPr>
          <w:rFonts w:ascii="Calibri" w:hAnsi="Calibri"/>
          <w:lang w:val="en-US"/>
        </w:rPr>
        <w:t>Cibulskis</w:t>
      </w:r>
      <w:proofErr w:type="spellEnd"/>
      <w:r w:rsidRPr="003C2BAB">
        <w:rPr>
          <w:rFonts w:ascii="Calibri" w:hAnsi="Calibri"/>
          <w:lang w:val="en-US"/>
        </w:rPr>
        <w:t xml:space="preserve"> K, Lawrence MS, Carter SL, </w:t>
      </w:r>
      <w:proofErr w:type="spellStart"/>
      <w:r w:rsidRPr="003C2BAB">
        <w:rPr>
          <w:rFonts w:ascii="Calibri" w:hAnsi="Calibri"/>
          <w:lang w:val="en-US"/>
        </w:rPr>
        <w:t>Sivachenko</w:t>
      </w:r>
      <w:proofErr w:type="spellEnd"/>
      <w:r w:rsidRPr="003C2BAB">
        <w:rPr>
          <w:rFonts w:ascii="Calibri" w:hAnsi="Calibri"/>
          <w:lang w:val="en-US"/>
        </w:rPr>
        <w:t xml:space="preserve"> A, Jaffe D, </w:t>
      </w:r>
      <w:proofErr w:type="spellStart"/>
      <w:r w:rsidRPr="003C2BAB">
        <w:rPr>
          <w:rFonts w:ascii="Calibri" w:hAnsi="Calibri"/>
          <w:lang w:val="en-US"/>
        </w:rPr>
        <w:t>Sougnez</w:t>
      </w:r>
      <w:proofErr w:type="spellEnd"/>
      <w:r w:rsidRPr="003C2BAB">
        <w:rPr>
          <w:rFonts w:ascii="Calibri" w:hAnsi="Calibri"/>
          <w:lang w:val="en-US"/>
        </w:rPr>
        <w:t xml:space="preserve"> C, et al. Sensitive detection of somatic point mutations in impure and heterogeneous cancer samples. </w:t>
      </w:r>
      <w:proofErr w:type="spellStart"/>
      <w:proofErr w:type="gramStart"/>
      <w:r w:rsidRPr="003C2BAB">
        <w:rPr>
          <w:rFonts w:ascii="Calibri" w:hAnsi="Calibri"/>
          <w:lang w:val="en-US"/>
        </w:rPr>
        <w:t>NatBiotechnol</w:t>
      </w:r>
      <w:proofErr w:type="spellEnd"/>
      <w:r w:rsidRPr="003C2BAB">
        <w:rPr>
          <w:rFonts w:ascii="Calibri" w:hAnsi="Calibri"/>
          <w:lang w:val="en-US"/>
        </w:rPr>
        <w:t>.</w:t>
      </w:r>
      <w:proofErr w:type="gramEnd"/>
      <w:r w:rsidRPr="003C2BAB">
        <w:rPr>
          <w:rFonts w:ascii="Calibri" w:hAnsi="Calibri"/>
          <w:lang w:val="en-US"/>
        </w:rPr>
        <w:t xml:space="preserve"> Marts 2013</w:t>
      </w:r>
      <w:proofErr w:type="gramStart"/>
      <w:r w:rsidRPr="003C2BAB">
        <w:rPr>
          <w:rFonts w:ascii="Calibri" w:hAnsi="Calibri"/>
          <w:lang w:val="en-US"/>
        </w:rPr>
        <w:t>;31</w:t>
      </w:r>
      <w:proofErr w:type="gramEnd"/>
      <w:r w:rsidRPr="003C2BAB">
        <w:rPr>
          <w:rFonts w:ascii="Calibri" w:hAnsi="Calibri"/>
          <w:lang w:val="en-US"/>
        </w:rPr>
        <w:t xml:space="preserve">(1546-1696):213–9. </w:t>
      </w:r>
    </w:p>
    <w:p w:rsidR="003C2BAB" w:rsidRPr="003C2BAB" w:rsidRDefault="003C2BAB" w:rsidP="003C2BAB">
      <w:pPr>
        <w:pStyle w:val="Bibliografi"/>
        <w:rPr>
          <w:rFonts w:ascii="Calibri" w:hAnsi="Calibri"/>
          <w:lang w:val="en-US"/>
        </w:rPr>
      </w:pPr>
      <w:r w:rsidRPr="003C2BAB">
        <w:rPr>
          <w:rFonts w:ascii="Calibri" w:hAnsi="Calibri"/>
          <w:lang w:val="en-US"/>
        </w:rPr>
        <w:t xml:space="preserve">2. </w:t>
      </w:r>
      <w:r w:rsidRPr="003C2BAB">
        <w:rPr>
          <w:rFonts w:ascii="Calibri" w:hAnsi="Calibri"/>
          <w:lang w:val="en-US"/>
        </w:rPr>
        <w:tab/>
        <w:t xml:space="preserve">Larson DE, Harris CC, Chen K, </w:t>
      </w:r>
      <w:proofErr w:type="spellStart"/>
      <w:r w:rsidRPr="003C2BAB">
        <w:rPr>
          <w:rFonts w:ascii="Calibri" w:hAnsi="Calibri"/>
          <w:lang w:val="en-US"/>
        </w:rPr>
        <w:t>Koboldt</w:t>
      </w:r>
      <w:proofErr w:type="spellEnd"/>
      <w:r w:rsidRPr="003C2BAB">
        <w:rPr>
          <w:rFonts w:ascii="Calibri" w:hAnsi="Calibri"/>
          <w:lang w:val="en-US"/>
        </w:rPr>
        <w:t xml:space="preserve"> DC, Abbott TE, </w:t>
      </w:r>
      <w:proofErr w:type="spellStart"/>
      <w:r w:rsidRPr="003C2BAB">
        <w:rPr>
          <w:rFonts w:ascii="Calibri" w:hAnsi="Calibri"/>
          <w:lang w:val="en-US"/>
        </w:rPr>
        <w:t>Dooling</w:t>
      </w:r>
      <w:proofErr w:type="spellEnd"/>
      <w:r w:rsidRPr="003C2BAB">
        <w:rPr>
          <w:rFonts w:ascii="Calibri" w:hAnsi="Calibri"/>
          <w:lang w:val="en-US"/>
        </w:rPr>
        <w:t xml:space="preserve"> DJ, et al. </w:t>
      </w:r>
      <w:proofErr w:type="spellStart"/>
      <w:r w:rsidRPr="003C2BAB">
        <w:rPr>
          <w:rFonts w:ascii="Calibri" w:hAnsi="Calibri"/>
          <w:lang w:val="en-US"/>
        </w:rPr>
        <w:t>SomaticSniper</w:t>
      </w:r>
      <w:proofErr w:type="spellEnd"/>
      <w:r w:rsidRPr="003C2BAB">
        <w:rPr>
          <w:rFonts w:ascii="Calibri" w:hAnsi="Calibri"/>
          <w:lang w:val="en-US"/>
        </w:rPr>
        <w:t xml:space="preserve">: identification of somatic point mutations in whole genome sequencing data. </w:t>
      </w:r>
      <w:proofErr w:type="gramStart"/>
      <w:r w:rsidRPr="003C2BAB">
        <w:rPr>
          <w:rFonts w:ascii="Calibri" w:hAnsi="Calibri"/>
          <w:lang w:val="en-US"/>
        </w:rPr>
        <w:t>Bioinformatics.</w:t>
      </w:r>
      <w:proofErr w:type="gramEnd"/>
      <w:r w:rsidRPr="003C2BAB">
        <w:rPr>
          <w:rFonts w:ascii="Calibri" w:hAnsi="Calibri"/>
          <w:lang w:val="en-US"/>
        </w:rPr>
        <w:t xml:space="preserve"> 1. </w:t>
      </w:r>
      <w:proofErr w:type="spellStart"/>
      <w:r w:rsidRPr="003C2BAB">
        <w:rPr>
          <w:rFonts w:ascii="Calibri" w:hAnsi="Calibri"/>
          <w:lang w:val="en-US"/>
        </w:rPr>
        <w:t>Februar</w:t>
      </w:r>
      <w:proofErr w:type="spellEnd"/>
      <w:r w:rsidRPr="003C2BAB">
        <w:rPr>
          <w:rFonts w:ascii="Calibri" w:hAnsi="Calibri"/>
          <w:lang w:val="en-US"/>
        </w:rPr>
        <w:t xml:space="preserve"> 2012</w:t>
      </w:r>
      <w:proofErr w:type="gramStart"/>
      <w:r w:rsidRPr="003C2BAB">
        <w:rPr>
          <w:rFonts w:ascii="Calibri" w:hAnsi="Calibri"/>
          <w:lang w:val="en-US"/>
        </w:rPr>
        <w:t>;28</w:t>
      </w:r>
      <w:proofErr w:type="gramEnd"/>
      <w:r w:rsidRPr="003C2BAB">
        <w:rPr>
          <w:rFonts w:ascii="Calibri" w:hAnsi="Calibri"/>
          <w:lang w:val="en-US"/>
        </w:rPr>
        <w:t xml:space="preserve">(1367-4811):311–7. </w:t>
      </w:r>
    </w:p>
    <w:p w:rsidR="003C2BAB" w:rsidRPr="003C2BAB" w:rsidRDefault="003C2BAB" w:rsidP="003C2BAB">
      <w:pPr>
        <w:pStyle w:val="Bibliografi"/>
        <w:rPr>
          <w:rFonts w:ascii="Calibri" w:hAnsi="Calibri"/>
          <w:lang w:val="en-US"/>
        </w:rPr>
      </w:pPr>
      <w:proofErr w:type="gramStart"/>
      <w:r w:rsidRPr="003C2BAB">
        <w:rPr>
          <w:rFonts w:ascii="Calibri" w:hAnsi="Calibri"/>
          <w:lang w:val="en-US"/>
        </w:rPr>
        <w:t xml:space="preserve">3. </w:t>
      </w:r>
      <w:r w:rsidRPr="003C2BAB">
        <w:rPr>
          <w:rFonts w:ascii="Calibri" w:hAnsi="Calibri"/>
          <w:lang w:val="en-US"/>
        </w:rPr>
        <w:tab/>
        <w:t xml:space="preserve">Saunders CT, Wong WSW, </w:t>
      </w:r>
      <w:proofErr w:type="spellStart"/>
      <w:r w:rsidRPr="003C2BAB">
        <w:rPr>
          <w:rFonts w:ascii="Calibri" w:hAnsi="Calibri"/>
          <w:lang w:val="en-US"/>
        </w:rPr>
        <w:t>Swamy</w:t>
      </w:r>
      <w:proofErr w:type="spellEnd"/>
      <w:r w:rsidRPr="003C2BAB">
        <w:rPr>
          <w:rFonts w:ascii="Calibri" w:hAnsi="Calibri"/>
          <w:lang w:val="en-US"/>
        </w:rPr>
        <w:t xml:space="preserve"> S, </w:t>
      </w:r>
      <w:proofErr w:type="spellStart"/>
      <w:r w:rsidRPr="003C2BAB">
        <w:rPr>
          <w:rFonts w:ascii="Calibri" w:hAnsi="Calibri"/>
          <w:lang w:val="en-US"/>
        </w:rPr>
        <w:t>Becq</w:t>
      </w:r>
      <w:proofErr w:type="spellEnd"/>
      <w:r w:rsidRPr="003C2BAB">
        <w:rPr>
          <w:rFonts w:ascii="Calibri" w:hAnsi="Calibri"/>
          <w:lang w:val="en-US"/>
        </w:rPr>
        <w:t xml:space="preserve"> J, Murray LJ, </w:t>
      </w:r>
      <w:proofErr w:type="spellStart"/>
      <w:r w:rsidRPr="003C2BAB">
        <w:rPr>
          <w:rFonts w:ascii="Calibri" w:hAnsi="Calibri"/>
          <w:lang w:val="en-US"/>
        </w:rPr>
        <w:t>Cheetham</w:t>
      </w:r>
      <w:proofErr w:type="spellEnd"/>
      <w:r w:rsidRPr="003C2BAB">
        <w:rPr>
          <w:rFonts w:ascii="Calibri" w:hAnsi="Calibri"/>
          <w:lang w:val="en-US"/>
        </w:rPr>
        <w:t xml:space="preserve"> RK.</w:t>
      </w:r>
      <w:proofErr w:type="gramEnd"/>
      <w:r w:rsidRPr="003C2BAB">
        <w:rPr>
          <w:rFonts w:ascii="Calibri" w:hAnsi="Calibri"/>
          <w:lang w:val="en-US"/>
        </w:rPr>
        <w:t xml:space="preserve"> </w:t>
      </w:r>
      <w:proofErr w:type="spellStart"/>
      <w:r w:rsidRPr="003C2BAB">
        <w:rPr>
          <w:rFonts w:ascii="Calibri" w:hAnsi="Calibri"/>
          <w:lang w:val="en-US"/>
        </w:rPr>
        <w:t>Strelka</w:t>
      </w:r>
      <w:proofErr w:type="spellEnd"/>
      <w:r w:rsidRPr="003C2BAB">
        <w:rPr>
          <w:rFonts w:ascii="Calibri" w:hAnsi="Calibri"/>
          <w:lang w:val="en-US"/>
        </w:rPr>
        <w:t xml:space="preserve">: accurate somatic small-variant calling from sequenced tumor–normal sample pairs. </w:t>
      </w:r>
      <w:proofErr w:type="gramStart"/>
      <w:r w:rsidRPr="003C2BAB">
        <w:rPr>
          <w:rFonts w:ascii="Calibri" w:hAnsi="Calibri"/>
          <w:lang w:val="en-US"/>
        </w:rPr>
        <w:t>Bioinformatics.</w:t>
      </w:r>
      <w:proofErr w:type="gramEnd"/>
      <w:r w:rsidRPr="003C2BAB">
        <w:rPr>
          <w:rFonts w:ascii="Calibri" w:hAnsi="Calibri"/>
          <w:lang w:val="en-US"/>
        </w:rPr>
        <w:t xml:space="preserve"> 15. </w:t>
      </w:r>
      <w:proofErr w:type="spellStart"/>
      <w:r w:rsidRPr="003C2BAB">
        <w:rPr>
          <w:rFonts w:ascii="Calibri" w:hAnsi="Calibri"/>
          <w:lang w:val="en-US"/>
        </w:rPr>
        <w:t>Juli</w:t>
      </w:r>
      <w:proofErr w:type="spellEnd"/>
      <w:r w:rsidRPr="003C2BAB">
        <w:rPr>
          <w:rFonts w:ascii="Calibri" w:hAnsi="Calibri"/>
          <w:lang w:val="en-US"/>
        </w:rPr>
        <w:t xml:space="preserve"> 2012</w:t>
      </w:r>
      <w:proofErr w:type="gramStart"/>
      <w:r w:rsidRPr="003C2BAB">
        <w:rPr>
          <w:rFonts w:ascii="Calibri" w:hAnsi="Calibri"/>
          <w:lang w:val="en-US"/>
        </w:rPr>
        <w:t>;28</w:t>
      </w:r>
      <w:proofErr w:type="gramEnd"/>
      <w:r w:rsidRPr="003C2BAB">
        <w:rPr>
          <w:rFonts w:ascii="Calibri" w:hAnsi="Calibri"/>
          <w:lang w:val="en-US"/>
        </w:rPr>
        <w:t xml:space="preserve">(14):1811–7. </w:t>
      </w:r>
    </w:p>
    <w:p w:rsidR="003C2BAB" w:rsidRPr="003C2BAB" w:rsidRDefault="003C2BAB" w:rsidP="003C2BAB">
      <w:pPr>
        <w:pStyle w:val="Bibliografi"/>
        <w:rPr>
          <w:rFonts w:ascii="Calibri" w:hAnsi="Calibri"/>
          <w:lang w:val="en-US"/>
        </w:rPr>
      </w:pPr>
      <w:r w:rsidRPr="003C2BAB">
        <w:rPr>
          <w:rFonts w:ascii="Calibri" w:hAnsi="Calibri"/>
          <w:lang w:val="en-US"/>
        </w:rPr>
        <w:lastRenderedPageBreak/>
        <w:t xml:space="preserve">4. </w:t>
      </w:r>
      <w:r w:rsidRPr="003C2BAB">
        <w:rPr>
          <w:rFonts w:ascii="Calibri" w:hAnsi="Calibri"/>
          <w:lang w:val="en-US"/>
        </w:rPr>
        <w:tab/>
      </w:r>
      <w:proofErr w:type="spellStart"/>
      <w:r w:rsidRPr="003C2BAB">
        <w:rPr>
          <w:rFonts w:ascii="Calibri" w:hAnsi="Calibri"/>
          <w:lang w:val="en-US"/>
        </w:rPr>
        <w:t>Christoforides</w:t>
      </w:r>
      <w:proofErr w:type="spellEnd"/>
      <w:r w:rsidRPr="003C2BAB">
        <w:rPr>
          <w:rFonts w:ascii="Calibri" w:hAnsi="Calibri"/>
          <w:lang w:val="en-US"/>
        </w:rPr>
        <w:t xml:space="preserve"> A, </w:t>
      </w:r>
      <w:proofErr w:type="spellStart"/>
      <w:r w:rsidRPr="003C2BAB">
        <w:rPr>
          <w:rFonts w:ascii="Calibri" w:hAnsi="Calibri"/>
          <w:lang w:val="en-US"/>
        </w:rPr>
        <w:t>Carpten</w:t>
      </w:r>
      <w:proofErr w:type="spellEnd"/>
      <w:r w:rsidRPr="003C2BAB">
        <w:rPr>
          <w:rFonts w:ascii="Calibri" w:hAnsi="Calibri"/>
          <w:lang w:val="en-US"/>
        </w:rPr>
        <w:t xml:space="preserve"> JD, Weiss GJ, </w:t>
      </w:r>
      <w:proofErr w:type="spellStart"/>
      <w:r w:rsidRPr="003C2BAB">
        <w:rPr>
          <w:rFonts w:ascii="Calibri" w:hAnsi="Calibri"/>
          <w:lang w:val="en-US"/>
        </w:rPr>
        <w:t>Demeure</w:t>
      </w:r>
      <w:proofErr w:type="spellEnd"/>
      <w:r w:rsidRPr="003C2BAB">
        <w:rPr>
          <w:rFonts w:ascii="Calibri" w:hAnsi="Calibri"/>
          <w:lang w:val="en-US"/>
        </w:rPr>
        <w:t xml:space="preserve"> MJ, Von Hoff DD, Craig DW. </w:t>
      </w:r>
      <w:proofErr w:type="gramStart"/>
      <w:r w:rsidRPr="003C2BAB">
        <w:rPr>
          <w:rFonts w:ascii="Calibri" w:hAnsi="Calibri"/>
          <w:lang w:val="en-US"/>
        </w:rPr>
        <w:t>Identification of somatic mutations in cancer through Bayesian-based analysis of sequenced genome pairs.</w:t>
      </w:r>
      <w:proofErr w:type="gramEnd"/>
      <w:r w:rsidRPr="003C2BAB">
        <w:rPr>
          <w:rFonts w:ascii="Calibri" w:hAnsi="Calibri"/>
          <w:lang w:val="en-US"/>
        </w:rPr>
        <w:t xml:space="preserve"> </w:t>
      </w:r>
      <w:proofErr w:type="gramStart"/>
      <w:r w:rsidRPr="003C2BAB">
        <w:rPr>
          <w:rFonts w:ascii="Calibri" w:hAnsi="Calibri"/>
          <w:lang w:val="en-US"/>
        </w:rPr>
        <w:t>BMC Genomics.</w:t>
      </w:r>
      <w:proofErr w:type="gramEnd"/>
      <w:r w:rsidRPr="003C2BAB">
        <w:rPr>
          <w:rFonts w:ascii="Calibri" w:hAnsi="Calibri"/>
          <w:lang w:val="en-US"/>
        </w:rPr>
        <w:t xml:space="preserve"> 4. Maj 2013</w:t>
      </w:r>
      <w:proofErr w:type="gramStart"/>
      <w:r w:rsidRPr="003C2BAB">
        <w:rPr>
          <w:rFonts w:ascii="Calibri" w:hAnsi="Calibri"/>
          <w:lang w:val="en-US"/>
        </w:rPr>
        <w:t>;14:302</w:t>
      </w:r>
      <w:proofErr w:type="gramEnd"/>
      <w:r w:rsidRPr="003C2BAB">
        <w:rPr>
          <w:rFonts w:ascii="Calibri" w:hAnsi="Calibri"/>
          <w:lang w:val="en-US"/>
        </w:rPr>
        <w:t xml:space="preserve">. </w:t>
      </w:r>
    </w:p>
    <w:p w:rsidR="003C2BAB" w:rsidRPr="003C2BAB" w:rsidRDefault="003C2BAB" w:rsidP="003C2BAB">
      <w:pPr>
        <w:pStyle w:val="Bibliografi"/>
        <w:rPr>
          <w:rFonts w:ascii="Calibri" w:hAnsi="Calibri"/>
          <w:lang w:val="en-US"/>
        </w:rPr>
      </w:pPr>
      <w:r w:rsidRPr="003C2BAB">
        <w:rPr>
          <w:rFonts w:ascii="Calibri" w:hAnsi="Calibri"/>
          <w:lang w:val="en-US"/>
        </w:rPr>
        <w:t xml:space="preserve">5. </w:t>
      </w:r>
      <w:r w:rsidRPr="003C2BAB">
        <w:rPr>
          <w:rFonts w:ascii="Calibri" w:hAnsi="Calibri"/>
          <w:lang w:val="en-US"/>
        </w:rPr>
        <w:tab/>
      </w:r>
      <w:proofErr w:type="spellStart"/>
      <w:r w:rsidRPr="003C2BAB">
        <w:rPr>
          <w:rFonts w:ascii="Calibri" w:hAnsi="Calibri"/>
          <w:lang w:val="en-US"/>
        </w:rPr>
        <w:t>Shiraishi</w:t>
      </w:r>
      <w:proofErr w:type="spellEnd"/>
      <w:r w:rsidRPr="003C2BAB">
        <w:rPr>
          <w:rFonts w:ascii="Calibri" w:hAnsi="Calibri"/>
          <w:lang w:val="en-US"/>
        </w:rPr>
        <w:t xml:space="preserve"> Y, Sato Y, Chiba K, </w:t>
      </w:r>
      <w:proofErr w:type="spellStart"/>
      <w:r w:rsidRPr="003C2BAB">
        <w:rPr>
          <w:rFonts w:ascii="Calibri" w:hAnsi="Calibri"/>
          <w:lang w:val="en-US"/>
        </w:rPr>
        <w:t>Okuno</w:t>
      </w:r>
      <w:proofErr w:type="spellEnd"/>
      <w:r w:rsidRPr="003C2BAB">
        <w:rPr>
          <w:rFonts w:ascii="Calibri" w:hAnsi="Calibri"/>
          <w:lang w:val="en-US"/>
        </w:rPr>
        <w:t xml:space="preserve"> Y, Nagata Y, Yoshida K, et al. </w:t>
      </w:r>
      <w:proofErr w:type="gramStart"/>
      <w:r w:rsidRPr="003C2BAB">
        <w:rPr>
          <w:rFonts w:ascii="Calibri" w:hAnsi="Calibri"/>
          <w:lang w:val="en-US"/>
        </w:rPr>
        <w:t>An empirical Bayesian framework for somatic mutation detection from cancer genome sequencing data.</w:t>
      </w:r>
      <w:proofErr w:type="gramEnd"/>
      <w:r w:rsidRPr="003C2BAB">
        <w:rPr>
          <w:rFonts w:ascii="Calibri" w:hAnsi="Calibri"/>
          <w:lang w:val="en-US"/>
        </w:rPr>
        <w:t xml:space="preserve"> Nucleic Acids Res. April 2013</w:t>
      </w:r>
      <w:proofErr w:type="gramStart"/>
      <w:r w:rsidRPr="003C2BAB">
        <w:rPr>
          <w:rFonts w:ascii="Calibri" w:hAnsi="Calibri"/>
          <w:lang w:val="en-US"/>
        </w:rPr>
        <w:t>;41</w:t>
      </w:r>
      <w:proofErr w:type="gramEnd"/>
      <w:r w:rsidRPr="003C2BAB">
        <w:rPr>
          <w:rFonts w:ascii="Calibri" w:hAnsi="Calibri"/>
          <w:lang w:val="en-US"/>
        </w:rPr>
        <w:t xml:space="preserve">(1362-4962):e89. </w:t>
      </w:r>
    </w:p>
    <w:p w:rsidR="003C2BAB" w:rsidRPr="003C2BAB" w:rsidRDefault="003C2BAB" w:rsidP="003C2BAB">
      <w:pPr>
        <w:pStyle w:val="Bibliografi"/>
        <w:rPr>
          <w:rFonts w:ascii="Calibri" w:hAnsi="Calibri"/>
        </w:rPr>
      </w:pPr>
      <w:r w:rsidRPr="003C2BAB">
        <w:rPr>
          <w:rFonts w:ascii="Calibri" w:hAnsi="Calibri"/>
          <w:lang w:val="en-US"/>
        </w:rPr>
        <w:t xml:space="preserve">6. </w:t>
      </w:r>
      <w:r w:rsidRPr="003C2BAB">
        <w:rPr>
          <w:rFonts w:ascii="Calibri" w:hAnsi="Calibri"/>
          <w:lang w:val="en-US"/>
        </w:rPr>
        <w:tab/>
        <w:t xml:space="preserve">Kim S, </w:t>
      </w:r>
      <w:proofErr w:type="spellStart"/>
      <w:r w:rsidRPr="003C2BAB">
        <w:rPr>
          <w:rFonts w:ascii="Calibri" w:hAnsi="Calibri"/>
          <w:lang w:val="en-US"/>
        </w:rPr>
        <w:t>Jeong</w:t>
      </w:r>
      <w:proofErr w:type="spellEnd"/>
      <w:r w:rsidRPr="003C2BAB">
        <w:rPr>
          <w:rFonts w:ascii="Calibri" w:hAnsi="Calibri"/>
          <w:lang w:val="en-US"/>
        </w:rPr>
        <w:t xml:space="preserve"> K, </w:t>
      </w:r>
      <w:proofErr w:type="spellStart"/>
      <w:r w:rsidRPr="003C2BAB">
        <w:rPr>
          <w:rFonts w:ascii="Calibri" w:hAnsi="Calibri"/>
          <w:lang w:val="en-US"/>
        </w:rPr>
        <w:t>Bhutani</w:t>
      </w:r>
      <w:proofErr w:type="spellEnd"/>
      <w:r w:rsidRPr="003C2BAB">
        <w:rPr>
          <w:rFonts w:ascii="Calibri" w:hAnsi="Calibri"/>
          <w:lang w:val="en-US"/>
        </w:rPr>
        <w:t xml:space="preserve"> K, Lee JH, Patel A, Scott E, et al. </w:t>
      </w:r>
      <w:proofErr w:type="spellStart"/>
      <w:r w:rsidRPr="003C2BAB">
        <w:rPr>
          <w:rFonts w:ascii="Calibri" w:hAnsi="Calibri"/>
          <w:lang w:val="en-US"/>
        </w:rPr>
        <w:t>Virmid</w:t>
      </w:r>
      <w:proofErr w:type="spellEnd"/>
      <w:r w:rsidRPr="003C2BAB">
        <w:rPr>
          <w:rFonts w:ascii="Calibri" w:hAnsi="Calibri"/>
          <w:lang w:val="en-US"/>
        </w:rPr>
        <w:t xml:space="preserve">: accurate detection of somatic mutations with sample impurity inference. </w:t>
      </w:r>
      <w:proofErr w:type="spellStart"/>
      <w:r w:rsidRPr="003C2BAB">
        <w:rPr>
          <w:rFonts w:ascii="Calibri" w:hAnsi="Calibri"/>
        </w:rPr>
        <w:t>Genome</w:t>
      </w:r>
      <w:proofErr w:type="spellEnd"/>
      <w:r w:rsidRPr="003C2BAB">
        <w:rPr>
          <w:rFonts w:ascii="Calibri" w:hAnsi="Calibri"/>
        </w:rPr>
        <w:t xml:space="preserve"> </w:t>
      </w:r>
      <w:proofErr w:type="spellStart"/>
      <w:r w:rsidRPr="003C2BAB">
        <w:rPr>
          <w:rFonts w:ascii="Calibri" w:hAnsi="Calibri"/>
        </w:rPr>
        <w:t>Biol</w:t>
      </w:r>
      <w:proofErr w:type="spellEnd"/>
      <w:r w:rsidRPr="003C2BAB">
        <w:rPr>
          <w:rFonts w:ascii="Calibri" w:hAnsi="Calibri"/>
        </w:rPr>
        <w:t xml:space="preserve">. 2013;14(8):R90. </w:t>
      </w:r>
    </w:p>
    <w:p w:rsidR="003C2BAB" w:rsidRPr="003C2BAB" w:rsidRDefault="003C2BAB" w:rsidP="003C2BAB">
      <w:pPr>
        <w:pStyle w:val="Bibliografi"/>
        <w:rPr>
          <w:rFonts w:ascii="Calibri" w:hAnsi="Calibri"/>
        </w:rPr>
      </w:pPr>
      <w:r w:rsidRPr="003C2BAB">
        <w:rPr>
          <w:rFonts w:ascii="Calibri" w:hAnsi="Calibri"/>
        </w:rPr>
        <w:t xml:space="preserve">7. </w:t>
      </w:r>
      <w:r w:rsidRPr="003C2BAB">
        <w:rPr>
          <w:rFonts w:ascii="Calibri" w:hAnsi="Calibri"/>
        </w:rPr>
        <w:tab/>
      </w:r>
      <w:proofErr w:type="spellStart"/>
      <w:r w:rsidRPr="003C2BAB">
        <w:rPr>
          <w:rFonts w:ascii="Calibri" w:hAnsi="Calibri"/>
        </w:rPr>
        <w:t>Koboldt</w:t>
      </w:r>
      <w:proofErr w:type="spellEnd"/>
      <w:r w:rsidRPr="003C2BAB">
        <w:rPr>
          <w:rFonts w:ascii="Calibri" w:hAnsi="Calibri"/>
        </w:rPr>
        <w:t xml:space="preserve"> DC, Zhang Q, Larson DE, </w:t>
      </w:r>
      <w:proofErr w:type="spellStart"/>
      <w:r w:rsidRPr="003C2BAB">
        <w:rPr>
          <w:rFonts w:ascii="Calibri" w:hAnsi="Calibri"/>
        </w:rPr>
        <w:t>Shen</w:t>
      </w:r>
      <w:proofErr w:type="spellEnd"/>
      <w:r w:rsidRPr="003C2BAB">
        <w:rPr>
          <w:rFonts w:ascii="Calibri" w:hAnsi="Calibri"/>
        </w:rPr>
        <w:t xml:space="preserve"> D, </w:t>
      </w:r>
      <w:proofErr w:type="spellStart"/>
      <w:r w:rsidRPr="003C2BAB">
        <w:rPr>
          <w:rFonts w:ascii="Calibri" w:hAnsi="Calibri"/>
        </w:rPr>
        <w:t>McLellan</w:t>
      </w:r>
      <w:proofErr w:type="spellEnd"/>
      <w:r w:rsidRPr="003C2BAB">
        <w:rPr>
          <w:rFonts w:ascii="Calibri" w:hAnsi="Calibri"/>
        </w:rPr>
        <w:t xml:space="preserve"> MD, Lin L, et al. </w:t>
      </w:r>
      <w:proofErr w:type="spellStart"/>
      <w:r w:rsidRPr="003C2BAB">
        <w:rPr>
          <w:rFonts w:ascii="Calibri" w:hAnsi="Calibri"/>
          <w:lang w:val="en-US"/>
        </w:rPr>
        <w:t>VarScan</w:t>
      </w:r>
      <w:proofErr w:type="spellEnd"/>
      <w:r w:rsidRPr="003C2BAB">
        <w:rPr>
          <w:rFonts w:ascii="Calibri" w:hAnsi="Calibri"/>
          <w:lang w:val="en-US"/>
        </w:rPr>
        <w:t xml:space="preserve"> 2: Somatic mutation and copy number alteration discovery in cancer by exome sequencing. </w:t>
      </w:r>
      <w:proofErr w:type="spellStart"/>
      <w:r w:rsidRPr="003C2BAB">
        <w:rPr>
          <w:rFonts w:ascii="Calibri" w:hAnsi="Calibri"/>
        </w:rPr>
        <w:t>Genome</w:t>
      </w:r>
      <w:proofErr w:type="spellEnd"/>
      <w:r w:rsidRPr="003C2BAB">
        <w:rPr>
          <w:rFonts w:ascii="Calibri" w:hAnsi="Calibri"/>
        </w:rPr>
        <w:t xml:space="preserve"> Res. 3. </w:t>
      </w:r>
      <w:proofErr w:type="gramStart"/>
      <w:r w:rsidRPr="003C2BAB">
        <w:rPr>
          <w:rFonts w:ascii="Calibri" w:hAnsi="Calibri"/>
        </w:rPr>
        <w:t>Januar</w:t>
      </w:r>
      <w:proofErr w:type="gramEnd"/>
      <w:r w:rsidRPr="003C2BAB">
        <w:rPr>
          <w:rFonts w:ascii="Calibri" w:hAnsi="Calibri"/>
        </w:rPr>
        <w:t xml:space="preserve"> 2012;22(3):568–76. </w:t>
      </w:r>
    </w:p>
    <w:p w:rsidR="003C2BAB" w:rsidRPr="003C2BAB" w:rsidRDefault="003C2BAB" w:rsidP="003C2BAB">
      <w:pPr>
        <w:pStyle w:val="Bibliografi"/>
        <w:rPr>
          <w:rFonts w:ascii="Calibri" w:hAnsi="Calibri"/>
          <w:lang w:val="en-US"/>
        </w:rPr>
      </w:pPr>
      <w:r w:rsidRPr="003C2BAB">
        <w:rPr>
          <w:rFonts w:ascii="Calibri" w:hAnsi="Calibri"/>
        </w:rPr>
        <w:t xml:space="preserve">8. </w:t>
      </w:r>
      <w:r w:rsidRPr="003C2BAB">
        <w:rPr>
          <w:rFonts w:ascii="Calibri" w:hAnsi="Calibri"/>
        </w:rPr>
        <w:tab/>
        <w:t xml:space="preserve">Hansen NF, Gartner JJ, Mei L, Samuels Y, </w:t>
      </w:r>
      <w:proofErr w:type="spellStart"/>
      <w:r w:rsidRPr="003C2BAB">
        <w:rPr>
          <w:rFonts w:ascii="Calibri" w:hAnsi="Calibri"/>
        </w:rPr>
        <w:t>Mullikin</w:t>
      </w:r>
      <w:proofErr w:type="spellEnd"/>
      <w:r w:rsidRPr="003C2BAB">
        <w:rPr>
          <w:rFonts w:ascii="Calibri" w:hAnsi="Calibri"/>
        </w:rPr>
        <w:t xml:space="preserve"> JC. </w:t>
      </w:r>
      <w:r w:rsidRPr="003C2BAB">
        <w:rPr>
          <w:rFonts w:ascii="Calibri" w:hAnsi="Calibri"/>
          <w:lang w:val="en-US"/>
        </w:rPr>
        <w:t xml:space="preserve">Shimmer: detection of genetic alterations in tumors using next-generation sequence data. </w:t>
      </w:r>
      <w:proofErr w:type="gramStart"/>
      <w:r w:rsidRPr="003C2BAB">
        <w:rPr>
          <w:rFonts w:ascii="Calibri" w:hAnsi="Calibri"/>
          <w:lang w:val="en-US"/>
        </w:rPr>
        <w:t>Bioinformatics.</w:t>
      </w:r>
      <w:proofErr w:type="gramEnd"/>
      <w:r w:rsidRPr="003C2BAB">
        <w:rPr>
          <w:rFonts w:ascii="Calibri" w:hAnsi="Calibri"/>
          <w:lang w:val="en-US"/>
        </w:rPr>
        <w:t xml:space="preserve"> 15. </w:t>
      </w:r>
      <w:proofErr w:type="spellStart"/>
      <w:r w:rsidRPr="003C2BAB">
        <w:rPr>
          <w:rFonts w:ascii="Calibri" w:hAnsi="Calibri"/>
          <w:lang w:val="en-US"/>
        </w:rPr>
        <w:t>Juni</w:t>
      </w:r>
      <w:proofErr w:type="spellEnd"/>
      <w:r w:rsidRPr="003C2BAB">
        <w:rPr>
          <w:rFonts w:ascii="Calibri" w:hAnsi="Calibri"/>
          <w:lang w:val="en-US"/>
        </w:rPr>
        <w:t xml:space="preserve"> 2013</w:t>
      </w:r>
      <w:proofErr w:type="gramStart"/>
      <w:r w:rsidRPr="003C2BAB">
        <w:rPr>
          <w:rFonts w:ascii="Calibri" w:hAnsi="Calibri"/>
          <w:lang w:val="en-US"/>
        </w:rPr>
        <w:t>;29</w:t>
      </w:r>
      <w:proofErr w:type="gramEnd"/>
      <w:r w:rsidRPr="003C2BAB">
        <w:rPr>
          <w:rFonts w:ascii="Calibri" w:hAnsi="Calibri"/>
          <w:lang w:val="en-US"/>
        </w:rPr>
        <w:t xml:space="preserve">(12):1498–503. </w:t>
      </w:r>
    </w:p>
    <w:p w:rsidR="003C2BAB" w:rsidRPr="003C2BAB" w:rsidRDefault="003C2BAB" w:rsidP="003C2BAB">
      <w:pPr>
        <w:pStyle w:val="Bibliografi"/>
        <w:rPr>
          <w:rFonts w:ascii="Calibri" w:hAnsi="Calibri"/>
        </w:rPr>
      </w:pPr>
      <w:r w:rsidRPr="003C2BAB">
        <w:rPr>
          <w:rFonts w:ascii="Calibri" w:hAnsi="Calibri"/>
          <w:lang w:val="en-US"/>
        </w:rPr>
        <w:t xml:space="preserve">9. </w:t>
      </w:r>
      <w:r w:rsidRPr="003C2BAB">
        <w:rPr>
          <w:rFonts w:ascii="Calibri" w:hAnsi="Calibri"/>
          <w:lang w:val="en-US"/>
        </w:rPr>
        <w:tab/>
      </w:r>
      <w:proofErr w:type="spellStart"/>
      <w:r w:rsidRPr="003C2BAB">
        <w:rPr>
          <w:rFonts w:ascii="Calibri" w:hAnsi="Calibri"/>
          <w:lang w:val="en-US"/>
        </w:rPr>
        <w:t>Benjamini</w:t>
      </w:r>
      <w:proofErr w:type="spellEnd"/>
      <w:r w:rsidRPr="003C2BAB">
        <w:rPr>
          <w:rFonts w:ascii="Calibri" w:hAnsi="Calibri"/>
          <w:lang w:val="en-US"/>
        </w:rPr>
        <w:t xml:space="preserve"> and Hochberg Y. Controlling the false discovery rate: a practical and </w:t>
      </w:r>
      <w:proofErr w:type="spellStart"/>
      <w:r w:rsidRPr="003C2BAB">
        <w:rPr>
          <w:rFonts w:ascii="Calibri" w:hAnsi="Calibri"/>
          <w:lang w:val="en-US"/>
        </w:rPr>
        <w:t>powerfull</w:t>
      </w:r>
      <w:proofErr w:type="spellEnd"/>
      <w:r w:rsidRPr="003C2BAB">
        <w:rPr>
          <w:rFonts w:ascii="Calibri" w:hAnsi="Calibri"/>
          <w:lang w:val="en-US"/>
        </w:rPr>
        <w:t xml:space="preserve"> approach to multiple testing. </w:t>
      </w:r>
      <w:r w:rsidRPr="003C2BAB">
        <w:rPr>
          <w:rFonts w:ascii="Calibri" w:hAnsi="Calibri"/>
        </w:rPr>
        <w:t xml:space="preserve">JR </w:t>
      </w:r>
      <w:proofErr w:type="spellStart"/>
      <w:r w:rsidRPr="003C2BAB">
        <w:rPr>
          <w:rFonts w:ascii="Calibri" w:hAnsi="Calibri"/>
        </w:rPr>
        <w:t>Soc</w:t>
      </w:r>
      <w:proofErr w:type="spellEnd"/>
      <w:r w:rsidRPr="003C2BAB">
        <w:rPr>
          <w:rFonts w:ascii="Calibri" w:hAnsi="Calibri"/>
        </w:rPr>
        <w:t xml:space="preserve"> Stat B 57 289-300. 1995. </w:t>
      </w:r>
    </w:p>
    <w:p w:rsidR="00DD7817" w:rsidRPr="00B2219C" w:rsidRDefault="003C2BAB">
      <w:pPr>
        <w:rPr>
          <w:lang w:val="en-US"/>
        </w:rPr>
      </w:pPr>
      <w:r>
        <w:rPr>
          <w:lang w:val="en-US"/>
        </w:rPr>
        <w:fldChar w:fldCharType="end"/>
      </w:r>
    </w:p>
    <w:sectPr w:rsidR="00DD7817" w:rsidRPr="00B2219C">
      <w:headerReference w:type="default" r:id="rId7"/>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2BAB" w:rsidRDefault="003C2BAB" w:rsidP="003C2BAB">
      <w:pPr>
        <w:spacing w:after="0" w:line="240" w:lineRule="auto"/>
      </w:pPr>
      <w:r>
        <w:separator/>
      </w:r>
    </w:p>
  </w:endnote>
  <w:endnote w:type="continuationSeparator" w:id="0">
    <w:p w:rsidR="003C2BAB" w:rsidRDefault="003C2BAB" w:rsidP="003C2B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2BAB" w:rsidRDefault="003C2BAB" w:rsidP="003C2BAB">
      <w:pPr>
        <w:spacing w:after="0" w:line="240" w:lineRule="auto"/>
      </w:pPr>
      <w:r>
        <w:separator/>
      </w:r>
    </w:p>
  </w:footnote>
  <w:footnote w:type="continuationSeparator" w:id="0">
    <w:p w:rsidR="003C2BAB" w:rsidRDefault="003C2BAB" w:rsidP="003C2BA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2BAB" w:rsidRPr="003C2BAB" w:rsidRDefault="003C2BAB" w:rsidP="003C2BAB">
    <w:pPr>
      <w:pStyle w:val="Sidehoved"/>
      <w:rPr>
        <w:sz w:val="20"/>
        <w:lang w:val="en-US"/>
      </w:rPr>
    </w:pPr>
    <w:r w:rsidRPr="003C2BAB">
      <w:rPr>
        <w:rFonts w:ascii="Calibri" w:hAnsi="Calibri"/>
        <w:sz w:val="18"/>
        <w:lang w:val="en-US"/>
      </w:rPr>
      <w:t>Evaluation of nine somatic variant callers for detection of somatic mutations in exome and targeted deep sequencing data</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219C"/>
    <w:rsid w:val="003C2BAB"/>
    <w:rsid w:val="00A16711"/>
    <w:rsid w:val="00B2219C"/>
    <w:rsid w:val="00CD39B6"/>
    <w:rsid w:val="00DD7817"/>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219C"/>
    <w:pPr>
      <w:spacing w:after="160" w:line="259" w:lineRule="auto"/>
    </w:p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Bibliografi">
    <w:name w:val="Bibliography"/>
    <w:basedOn w:val="Normal"/>
    <w:next w:val="Normal"/>
    <w:uiPriority w:val="37"/>
    <w:unhideWhenUsed/>
    <w:rsid w:val="003C2BAB"/>
    <w:pPr>
      <w:tabs>
        <w:tab w:val="left" w:pos="384"/>
      </w:tabs>
      <w:spacing w:after="240" w:line="240" w:lineRule="auto"/>
      <w:ind w:left="384" w:hanging="384"/>
    </w:pPr>
  </w:style>
  <w:style w:type="paragraph" w:styleId="Sidehoved">
    <w:name w:val="header"/>
    <w:basedOn w:val="Normal"/>
    <w:link w:val="SidehovedTegn"/>
    <w:uiPriority w:val="99"/>
    <w:unhideWhenUsed/>
    <w:rsid w:val="003C2BAB"/>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3C2BAB"/>
  </w:style>
  <w:style w:type="paragraph" w:styleId="Sidefod">
    <w:name w:val="footer"/>
    <w:basedOn w:val="Normal"/>
    <w:link w:val="SidefodTegn"/>
    <w:uiPriority w:val="99"/>
    <w:unhideWhenUsed/>
    <w:rsid w:val="003C2BAB"/>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3C2BA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219C"/>
    <w:pPr>
      <w:spacing w:after="160" w:line="259" w:lineRule="auto"/>
    </w:p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Bibliografi">
    <w:name w:val="Bibliography"/>
    <w:basedOn w:val="Normal"/>
    <w:next w:val="Normal"/>
    <w:uiPriority w:val="37"/>
    <w:unhideWhenUsed/>
    <w:rsid w:val="003C2BAB"/>
    <w:pPr>
      <w:tabs>
        <w:tab w:val="left" w:pos="384"/>
      </w:tabs>
      <w:spacing w:after="240" w:line="240" w:lineRule="auto"/>
      <w:ind w:left="384" w:hanging="384"/>
    </w:pPr>
  </w:style>
  <w:style w:type="paragraph" w:styleId="Sidehoved">
    <w:name w:val="header"/>
    <w:basedOn w:val="Normal"/>
    <w:link w:val="SidehovedTegn"/>
    <w:uiPriority w:val="99"/>
    <w:unhideWhenUsed/>
    <w:rsid w:val="003C2BAB"/>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3C2BAB"/>
  </w:style>
  <w:style w:type="paragraph" w:styleId="Sidefod">
    <w:name w:val="footer"/>
    <w:basedOn w:val="Normal"/>
    <w:link w:val="SidefodTegn"/>
    <w:uiPriority w:val="99"/>
    <w:unhideWhenUsed/>
    <w:rsid w:val="003C2BAB"/>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3C2B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4</Pages>
  <Words>5672</Words>
  <Characters>34605</Characters>
  <Application>Microsoft Office Word</Application>
  <DocSecurity>0</DocSecurity>
  <Lines>288</Lines>
  <Paragraphs>80</Paragraphs>
  <ScaleCrop>false</ScaleCrop>
  <HeadingPairs>
    <vt:vector size="2" baseType="variant">
      <vt:variant>
        <vt:lpstr>Titel</vt:lpstr>
      </vt:variant>
      <vt:variant>
        <vt:i4>1</vt:i4>
      </vt:variant>
    </vt:vector>
  </HeadingPairs>
  <TitlesOfParts>
    <vt:vector size="1" baseType="lpstr">
      <vt:lpstr/>
    </vt:vector>
  </TitlesOfParts>
  <Company>OUH</Company>
  <LinksUpToDate>false</LinksUpToDate>
  <CharactersWithSpaces>401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Bruun Krøigård</dc:creator>
  <cp:lastModifiedBy>Anne Bruun Krøigård</cp:lastModifiedBy>
  <cp:revision>4</cp:revision>
  <dcterms:created xsi:type="dcterms:W3CDTF">2015-10-23T13:14:00Z</dcterms:created>
  <dcterms:modified xsi:type="dcterms:W3CDTF">2016-02-18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1Dw36DcW"/&gt;&lt;style id="http://www.zotero.org/styles/vancouver" locale="da-DA"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